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A76C1E9" w14:textId="77777777" w:rsidR="00B42040" w:rsidRDefault="00B42040">
      <w:pPr>
        <w:widowControl w:val="0"/>
        <w:spacing w:after="0" w:line="240" w:lineRule="auto"/>
        <w:ind w:right="-32"/>
        <w:rPr>
          <w:rFonts w:ascii="Times New Roman" w:eastAsia="Times New Roman" w:hAnsi="Times New Roman" w:cs="Times New Roman"/>
          <w:b/>
          <w:sz w:val="28"/>
          <w:szCs w:val="28"/>
        </w:rPr>
      </w:pPr>
    </w:p>
    <w:p w14:paraId="78F9CE73" w14:textId="4FD559E3" w:rsidR="00B42040" w:rsidRDefault="00A5532D">
      <w:pPr>
        <w:widowControl w:val="0"/>
        <w:spacing w:after="0" w:line="240" w:lineRule="auto"/>
        <w:ind w:right="-32" w:hanging="1"/>
        <w:jc w:val="center"/>
        <w:rPr>
          <w:rFonts w:ascii="Times New Roman" w:eastAsia="Times New Roman" w:hAnsi="Times New Roman" w:cs="Times New Roman"/>
          <w:sz w:val="28"/>
          <w:szCs w:val="28"/>
        </w:rPr>
      </w:pPr>
      <w:r w:rsidRPr="00A5532D">
        <w:rPr>
          <w:rFonts w:ascii="Times New Roman" w:eastAsia="Times New Roman" w:hAnsi="Times New Roman" w:cs="Times New Roman"/>
          <w:b/>
          <w:sz w:val="28"/>
          <w:szCs w:val="28"/>
        </w:rPr>
        <w:t>Komunikasi Nabi Muhammad SAW dalam Mendidik Anak</w:t>
      </w:r>
    </w:p>
    <w:p w14:paraId="22720492" w14:textId="77777777" w:rsidR="00B42040" w:rsidRDefault="00B42040">
      <w:pPr>
        <w:widowControl w:val="0"/>
        <w:spacing w:after="0" w:line="240" w:lineRule="auto"/>
        <w:ind w:right="-32" w:hanging="1"/>
        <w:rPr>
          <w:rFonts w:ascii="Times New Roman" w:eastAsia="Times New Roman" w:hAnsi="Times New Roman" w:cs="Times New Roman"/>
          <w:sz w:val="24"/>
          <w:szCs w:val="24"/>
        </w:rPr>
      </w:pPr>
    </w:p>
    <w:p w14:paraId="156232C3" w14:textId="249E3C6E" w:rsidR="00B42040" w:rsidRDefault="00B42040">
      <w:pPr>
        <w:widowControl w:val="0"/>
        <w:spacing w:after="0" w:line="240" w:lineRule="auto"/>
        <w:ind w:right="-32"/>
        <w:jc w:val="center"/>
        <w:rPr>
          <w:rFonts w:ascii="Times New Roman" w:eastAsia="Times New Roman" w:hAnsi="Times New Roman" w:cs="Times New Roman"/>
          <w:sz w:val="20"/>
          <w:szCs w:val="20"/>
        </w:rPr>
      </w:pPr>
    </w:p>
    <w:p w14:paraId="73422D77" w14:textId="50FFEE00" w:rsidR="00B42040" w:rsidRDefault="00000000">
      <w:pPr>
        <w:widowControl w:val="0"/>
        <w:spacing w:after="120" w:line="240" w:lineRule="auto"/>
        <w:ind w:right="-32" w:hanging="1"/>
        <w:jc w:val="center"/>
        <w:rPr>
          <w:rFonts w:ascii="Times New Roman" w:eastAsia="Times New Roman" w:hAnsi="Times New Roman" w:cs="Times New Roman"/>
          <w:b/>
        </w:rPr>
      </w:pPr>
      <w:r>
        <w:rPr>
          <w:rFonts w:ascii="Times New Roman" w:eastAsia="Times New Roman" w:hAnsi="Times New Roman" w:cs="Times New Roman"/>
          <w:b/>
        </w:rPr>
        <w:t>Abstract</w:t>
      </w:r>
    </w:p>
    <w:p w14:paraId="4CD72B23" w14:textId="5602790F" w:rsidR="00B42040" w:rsidRDefault="00A5532D">
      <w:pPr>
        <w:widowControl w:val="0"/>
        <w:spacing w:after="0" w:line="240" w:lineRule="auto"/>
        <w:ind w:right="-32" w:hanging="1"/>
        <w:jc w:val="both"/>
        <w:rPr>
          <w:rFonts w:ascii="Times New Roman" w:eastAsia="Times New Roman" w:hAnsi="Times New Roman" w:cs="Times New Roman"/>
          <w:i/>
        </w:rPr>
      </w:pPr>
      <w:r w:rsidRPr="00A5532D">
        <w:rPr>
          <w:rFonts w:ascii="Times New Roman" w:eastAsia="Times New Roman" w:hAnsi="Times New Roman" w:cs="Times New Roman"/>
          <w:i/>
        </w:rPr>
        <w:t>This study aims to describe the communication of the Prophet Muhammad SAW in educating children. This study is a qualitative study with a type of library research. Data were collected using documentation techniques and then analyzed using content analysis techniques. The results of the study indicate that there are four steps that parents can take to establish multi-directional communication with their children so that they can produce a democratic, harmonious and dynamic family environment. First, by making the four characteristics of the Prophet Muhammad SAW (shidiq, tabligh, amanah and fathonah) as principles in communicating with children. Second, be gentle when communicating with children. Third, actively communicate by saying hello first when passing in front of the child, inviting them to play together, inviting them to share food, and carrying them. Fourth, be sensitive to children when communicating with them.</w:t>
      </w:r>
    </w:p>
    <w:p w14:paraId="759EAFC2" w14:textId="5F98F49D" w:rsidR="00B42040" w:rsidRPr="00A5532D" w:rsidRDefault="00000000">
      <w:pPr>
        <w:widowControl w:val="0"/>
        <w:spacing w:after="0" w:line="240" w:lineRule="auto"/>
        <w:ind w:right="-32" w:hanging="1"/>
        <w:rPr>
          <w:rFonts w:ascii="Times New Roman" w:eastAsia="Times New Roman" w:hAnsi="Times New Roman" w:cs="Times New Roman"/>
          <w:i/>
          <w:iCs/>
        </w:rPr>
      </w:pPr>
      <w:r>
        <w:rPr>
          <w:rFonts w:ascii="Times New Roman" w:eastAsia="Times New Roman" w:hAnsi="Times New Roman" w:cs="Times New Roman"/>
          <w:b/>
          <w:i/>
        </w:rPr>
        <w:t xml:space="preserve">Keyword </w:t>
      </w:r>
      <w:r>
        <w:rPr>
          <w:rFonts w:ascii="Times New Roman" w:eastAsia="Times New Roman" w:hAnsi="Times New Roman" w:cs="Times New Roman"/>
          <w:b/>
        </w:rPr>
        <w:t xml:space="preserve">: </w:t>
      </w:r>
      <w:r w:rsidR="00A5532D" w:rsidRPr="00A5532D">
        <w:rPr>
          <w:rFonts w:ascii="Times New Roman" w:eastAsia="Times New Roman" w:hAnsi="Times New Roman" w:cs="Times New Roman"/>
          <w:bCs/>
          <w:i/>
          <w:iCs/>
        </w:rPr>
        <w:t>children, communication, Muhammad, Prophet, parents</w:t>
      </w:r>
      <w:r w:rsidR="00A5532D" w:rsidRPr="00A5532D">
        <w:rPr>
          <w:rFonts w:ascii="Times New Roman" w:eastAsia="Times New Roman" w:hAnsi="Times New Roman" w:cs="Times New Roman"/>
          <w:b/>
          <w:i/>
          <w:iCs/>
        </w:rPr>
        <w:t xml:space="preserve"> </w:t>
      </w:r>
    </w:p>
    <w:p w14:paraId="63C9A1B5" w14:textId="77777777" w:rsidR="00B42040" w:rsidRDefault="00B42040">
      <w:pPr>
        <w:spacing w:after="0" w:line="240" w:lineRule="auto"/>
        <w:jc w:val="center"/>
        <w:rPr>
          <w:rFonts w:ascii="Times New Roman" w:eastAsia="Times New Roman" w:hAnsi="Times New Roman" w:cs="Times New Roman"/>
          <w:b/>
          <w:sz w:val="28"/>
          <w:szCs w:val="28"/>
        </w:rPr>
      </w:pPr>
    </w:p>
    <w:p w14:paraId="494D7CE3" w14:textId="6639C787" w:rsidR="00B42040" w:rsidRDefault="00000000">
      <w:pPr>
        <w:widowControl w:val="0"/>
        <w:spacing w:after="120" w:line="240" w:lineRule="auto"/>
        <w:ind w:right="-32" w:hanging="1"/>
        <w:jc w:val="center"/>
        <w:rPr>
          <w:rFonts w:ascii="Times New Roman" w:eastAsia="Times New Roman" w:hAnsi="Times New Roman" w:cs="Times New Roman"/>
          <w:b/>
        </w:rPr>
      </w:pPr>
      <w:r>
        <w:rPr>
          <w:rFonts w:ascii="Times New Roman" w:eastAsia="Times New Roman" w:hAnsi="Times New Roman" w:cs="Times New Roman"/>
          <w:b/>
        </w:rPr>
        <w:t>Abstrak</w:t>
      </w:r>
    </w:p>
    <w:p w14:paraId="3CBCEC07" w14:textId="07895660" w:rsidR="00B42040" w:rsidRDefault="00A5532D">
      <w:pPr>
        <w:widowControl w:val="0"/>
        <w:spacing w:after="0" w:line="240" w:lineRule="auto"/>
        <w:ind w:right="-32" w:hanging="1"/>
        <w:jc w:val="both"/>
        <w:rPr>
          <w:rFonts w:ascii="Times New Roman" w:eastAsia="Times New Roman" w:hAnsi="Times New Roman" w:cs="Times New Roman"/>
        </w:rPr>
      </w:pPr>
      <w:r w:rsidRPr="00A5532D">
        <w:rPr>
          <w:rFonts w:ascii="Times New Roman" w:eastAsia="Times New Roman" w:hAnsi="Times New Roman" w:cs="Times New Roman"/>
        </w:rPr>
        <w:t>Penelitian ini ditujukan untuk mendeskripsikan komunikasi Nabi Muhammad SAW dalam mendidik anak. Penelitian ini merupakan penelitian kualitatif dengan jenis penelitian kepustakaan. Data dikumpulkan dengan teknik dokumentasi kemudian dianalisis menggunakan teknik analisis isi. Hasil penelitian menunjukkan bahwa ada empat langkah yang bisa dilakukan oleh orangtua untuk bisa menjalin komunikasi multi arah dengan anak sehingga bisa menghasilkan lingkungan keluarga yang demokratis, harmonis dan dinamis. Pertama, dengan menjadikan empat sifat Nabi Muhammad SAW (shidiq, tabligh, amanah dan fathonah) sebagai prinsip dalam berkomunikasi dengan anak. Kedua, bersikap lemah lembut saat berkomunikasi dengan anak. Ketiga, aktif berkomunikasi dengan mengucapkan salam terlebih dahulu ketika lewat di hadapan anak, mengajak bermain bersama, mengajak berbagi makanan, dan menggendongnya. Keempat, bersikap peka pada anak ketika menjalin komunikasi dengannya.</w:t>
      </w:r>
    </w:p>
    <w:p w14:paraId="36B7A109" w14:textId="384A3E04" w:rsidR="00B42040" w:rsidRPr="00A5532D" w:rsidRDefault="00000000">
      <w:pPr>
        <w:widowControl w:val="0"/>
        <w:spacing w:after="0" w:line="240" w:lineRule="auto"/>
        <w:ind w:right="-32" w:hanging="1"/>
        <w:rPr>
          <w:rFonts w:ascii="Times New Roman" w:eastAsia="Times New Roman" w:hAnsi="Times New Roman" w:cs="Times New Roman"/>
          <w:i/>
        </w:rPr>
      </w:pPr>
      <w:r>
        <w:rPr>
          <w:rFonts w:ascii="Times New Roman" w:eastAsia="Times New Roman" w:hAnsi="Times New Roman" w:cs="Times New Roman"/>
          <w:b/>
          <w:i/>
        </w:rPr>
        <w:t xml:space="preserve">Kata kunci </w:t>
      </w:r>
      <w:r>
        <w:rPr>
          <w:rFonts w:ascii="Times New Roman" w:eastAsia="Times New Roman" w:hAnsi="Times New Roman" w:cs="Times New Roman"/>
          <w:b/>
        </w:rPr>
        <w:t xml:space="preserve">: </w:t>
      </w:r>
      <w:r w:rsidR="00A5532D" w:rsidRPr="00A5532D">
        <w:rPr>
          <w:rFonts w:ascii="Times New Roman" w:eastAsia="Times New Roman" w:hAnsi="Times New Roman" w:cs="Times New Roman"/>
          <w:bCs/>
          <w:i/>
          <w:iCs/>
        </w:rPr>
        <w:t>anak, komunikasi, Muhammad, Nabi, orangtua</w:t>
      </w:r>
    </w:p>
    <w:p w14:paraId="3DA99D9A" w14:textId="77777777" w:rsidR="00B42040" w:rsidRDefault="00B42040">
      <w:pPr>
        <w:spacing w:after="0" w:line="240" w:lineRule="auto"/>
        <w:jc w:val="center"/>
        <w:rPr>
          <w:rFonts w:ascii="Times New Roman" w:eastAsia="Times New Roman" w:hAnsi="Times New Roman" w:cs="Times New Roman"/>
          <w:b/>
          <w:sz w:val="28"/>
          <w:szCs w:val="28"/>
        </w:rPr>
      </w:pPr>
    </w:p>
    <w:p w14:paraId="2F0FF3CA" w14:textId="77777777" w:rsidR="00B42040" w:rsidRDefault="00B42040">
      <w:pPr>
        <w:spacing w:after="0" w:line="240" w:lineRule="auto"/>
        <w:jc w:val="center"/>
        <w:rPr>
          <w:rFonts w:ascii="Times New Roman" w:eastAsia="Times New Roman" w:hAnsi="Times New Roman" w:cs="Times New Roman"/>
          <w:b/>
          <w:sz w:val="28"/>
          <w:szCs w:val="28"/>
        </w:rPr>
      </w:pPr>
    </w:p>
    <w:p w14:paraId="120853DE" w14:textId="05436D14" w:rsidR="00B42040" w:rsidRDefault="00000000">
      <w:pPr>
        <w:widowControl w:val="0"/>
        <w:spacing w:after="120" w:line="360" w:lineRule="auto"/>
        <w:ind w:right="-32" w:hanging="1"/>
        <w:rPr>
          <w:rFonts w:ascii="Times New Roman" w:eastAsia="Times New Roman" w:hAnsi="Times New Roman" w:cs="Times New Roman"/>
          <w:sz w:val="24"/>
          <w:szCs w:val="24"/>
        </w:rPr>
      </w:pPr>
      <w:r>
        <w:rPr>
          <w:rFonts w:ascii="Times New Roman" w:eastAsia="Times New Roman" w:hAnsi="Times New Roman" w:cs="Times New Roman"/>
          <w:b/>
          <w:sz w:val="24"/>
          <w:szCs w:val="24"/>
        </w:rPr>
        <w:t>PENDAHULUAN</w:t>
      </w:r>
    </w:p>
    <w:p w14:paraId="10E797B8" w14:textId="77777777" w:rsidR="00A5532D" w:rsidRPr="00A5532D" w:rsidRDefault="00A5532D" w:rsidP="00A5532D">
      <w:pPr>
        <w:spacing w:after="120" w:line="360" w:lineRule="auto"/>
        <w:ind w:firstLine="567"/>
        <w:jc w:val="both"/>
        <w:rPr>
          <w:rFonts w:ascii="Times New Roman" w:hAnsi="Times New Roman" w:cs="Times New Roman"/>
          <w:sz w:val="24"/>
          <w:szCs w:val="24"/>
        </w:rPr>
      </w:pPr>
      <w:r w:rsidRPr="00A5532D">
        <w:rPr>
          <w:rFonts w:ascii="Times New Roman" w:hAnsi="Times New Roman" w:cs="Times New Roman"/>
          <w:sz w:val="24"/>
          <w:szCs w:val="24"/>
        </w:rPr>
        <w:t xml:space="preserve">Anak merupakan amanah yang diberikan oleh Allah SWT kepada para orangtua </w:t>
      </w:r>
      <w:r w:rsidRPr="00A5532D">
        <w:rPr>
          <w:rFonts w:ascii="Times New Roman" w:hAnsi="Times New Roman" w:cs="Times New Roman"/>
          <w:sz w:val="24"/>
          <w:szCs w:val="24"/>
        </w:rPr>
        <w:fldChar w:fldCharType="begin"/>
      </w:r>
      <w:r w:rsidRPr="00A5532D">
        <w:rPr>
          <w:rFonts w:ascii="Times New Roman" w:hAnsi="Times New Roman" w:cs="Times New Roman"/>
          <w:sz w:val="24"/>
          <w:szCs w:val="24"/>
        </w:rPr>
        <w:instrText xml:space="preserve"> ADDIN ZOTERO_ITEM CSL_CITATION {"citationID":"GaTdJyFA","properties":{"formattedCitation":"(Yuanita, 2018)","plainCitation":"(Yuanita, 2018)","noteIndex":0},"citationItems":[{"id":3049,"uris":["http://zotero.org/users/local/RgQcZC9X/items/8CAZVDW6"],"itemData":{"id":3049,"type":"article-journal","abstract":"Sekolah Dasar Islam muncul karena adanya ketidakpuasan atau kekecewaan pada masyarakat terhadap sistem pendidikan nasional yang ada di Indonesia. Kebanyakan dari masyarakat sekarang menilai bahwa sekolah dasar islam lebih unggul dibandingkan dengan sekolah dasar lainnya karena Sekolah Dasar Islam merupakan integrasi antara pendidikan yang memadukan kurikulum dari pemerintah dengan pendidikan agama. Kurikulum di Indonesia sekarang terpusat pada pendidikan karakter. Atas keprihatinan pemerintah dengan karakter peserta didik sekarang telah mengindikasikan bahwa kerusakan merupakan faktor utama diadakannya pendidikan karakter Islam. Adanya kurikulum pendidikan karakter di sekolah dasar yang mengintegrasikan pada setiap matapelajaran karena tidak lepas dari permasalahan yang ada. Pada dasarnya pendidikan karakter Islam di sekolah dasar muncul karena diharapkan semua peserta didik akan menjadi manusia yang akhlakul karimah, yang lebih berkarakter, dan mengarahkan peserta didik mempunyai kepribadian sesuai ajaran agama.","container-title":"Jurnal Pemikiran Keislaman","DOI":"10.33367/tribakti.v29i1.569","ISSN":"2502-3047, 1411-9919","issue":"1","journalAbbreviation":"Jurnal Pemikiran Keislaman","page":"100-121","source":"DOI.org (Crossref)","title":"Membangun Karakter Anak Yang Islami di Sekolah Dasar","volume":"29","author":[{"family":"Yuanita","given":"Dianis Izzatul"}],"issued":{"date-parts":[["2018",1,30]]}}}],"schema":"https://github.com/citation-style-language/schema/raw/master/csl-citation.json"} </w:instrText>
      </w:r>
      <w:r w:rsidRPr="00A5532D">
        <w:rPr>
          <w:rFonts w:ascii="Times New Roman" w:hAnsi="Times New Roman" w:cs="Times New Roman"/>
          <w:sz w:val="24"/>
          <w:szCs w:val="24"/>
        </w:rPr>
        <w:fldChar w:fldCharType="separate"/>
      </w:r>
      <w:r w:rsidRPr="00A5532D">
        <w:rPr>
          <w:rFonts w:ascii="Times New Roman" w:hAnsi="Times New Roman" w:cs="Times New Roman"/>
          <w:sz w:val="24"/>
        </w:rPr>
        <w:t>(Yuanita, 2018)</w:t>
      </w:r>
      <w:r w:rsidRPr="00A5532D">
        <w:rPr>
          <w:rFonts w:ascii="Times New Roman" w:hAnsi="Times New Roman" w:cs="Times New Roman"/>
          <w:sz w:val="24"/>
          <w:szCs w:val="24"/>
        </w:rPr>
        <w:fldChar w:fldCharType="end"/>
      </w:r>
      <w:r w:rsidRPr="00A5532D">
        <w:rPr>
          <w:rFonts w:ascii="Times New Roman" w:hAnsi="Times New Roman" w:cs="Times New Roman"/>
          <w:sz w:val="24"/>
          <w:szCs w:val="24"/>
        </w:rPr>
        <w:t xml:space="preserve">. Orangtua pun dituntut untuk bisa menjaganya bukan hanya di dunia saja tetapi juga di akhirat sebagaimana yang tersurat dalam QS. At-Tahrim ayat 6. Penjagaan tersebut dilakukan dengan berbagai upaya, salah satunya adalah melalui upaya pemberian stimulasi edukasi pada anak sejak dini di lingkungan keluarga </w:t>
      </w:r>
      <w:r w:rsidRPr="00A5532D">
        <w:rPr>
          <w:rFonts w:ascii="Times New Roman" w:hAnsi="Times New Roman" w:cs="Times New Roman"/>
          <w:sz w:val="24"/>
          <w:szCs w:val="24"/>
        </w:rPr>
        <w:fldChar w:fldCharType="begin"/>
      </w:r>
      <w:r w:rsidRPr="00A5532D">
        <w:rPr>
          <w:rFonts w:ascii="Times New Roman" w:hAnsi="Times New Roman" w:cs="Times New Roman"/>
          <w:sz w:val="24"/>
          <w:szCs w:val="24"/>
        </w:rPr>
        <w:instrText xml:space="preserve"> ADDIN ZOTERO_ITEM CSL_CITATION {"citationID":"Gg8k5aiw","properties":{"formattedCitation":"(Syahbudin et al., 2023)","plainCitation":"(Syahbudin et al., 2023)","noteIndex":0},"citationItems":[{"id":3060,"uris":["http://zotero.org/users/local/RgQcZC9X/items/GUVJSDZB"],"itemData":{"id":3060,"type":"article-journal","abstract":"The role of parents in the process of family education is a necessity that cannot be avoided because of the critical role of the Family as the environment of origin and the first environment for humans. The existence of the Family is significant in supporting the achievement of educational goals. Various facts and realities on the ground show that the role of the Family today has not shown its maximum effort as the primary educational institution, resulting in the practice of violence in the Family, contrary to fundamental principles in the educational process. This paper intends to explore the critical role of parents in family education in every educational process based on the viewpoint of the Qur'an in surah at-tahrim (study of the interpretation of maudhu'i li sura wahidah). This exploration is intended to obtain the fundamental essence of the role of parents in the family education process so that it can provide a new perspective in perceiving the Family as an essential part of the humanization process.","container-title":"Munaddhomah: Jurnal Manajemen Pendidikan Islam","DOI":"10.31538/munaddhomah.v3i3.285","ISSN":"2775-2933","issue":"3","journalAbbreviation":"Munaddhomah","license":"https://creativecommons.org/licenses/by-sa/4.0","page":"272-283","source":"DOI.org (Crossref)","title":"The Role of Parents in Family Education on Surah At-Tahrim (Study of Interpretation Maudhū'ī li Sūrah Wāhidah)","volume":"3","author":[{"family":"Syahbudin","given":"Akhmad"},{"family":"Basir","given":"Abd."},{"family":"Karim","given":"Abdullah"},{"family":"Barni","given":"Mahyuddin"}],"issued":{"date-parts":[["2023",1,4]]}}}],"schema":"https://github.com/citation-style-language/schema/raw/master/csl-citation.json"} </w:instrText>
      </w:r>
      <w:r w:rsidRPr="00A5532D">
        <w:rPr>
          <w:rFonts w:ascii="Times New Roman" w:hAnsi="Times New Roman" w:cs="Times New Roman"/>
          <w:sz w:val="24"/>
          <w:szCs w:val="24"/>
        </w:rPr>
        <w:fldChar w:fldCharType="separate"/>
      </w:r>
      <w:r w:rsidRPr="00A5532D">
        <w:rPr>
          <w:rFonts w:ascii="Times New Roman" w:hAnsi="Times New Roman" w:cs="Times New Roman"/>
          <w:sz w:val="24"/>
        </w:rPr>
        <w:t>(Syahbudin et al., 2023)</w:t>
      </w:r>
      <w:r w:rsidRPr="00A5532D">
        <w:rPr>
          <w:rFonts w:ascii="Times New Roman" w:hAnsi="Times New Roman" w:cs="Times New Roman"/>
          <w:sz w:val="24"/>
          <w:szCs w:val="24"/>
        </w:rPr>
        <w:fldChar w:fldCharType="end"/>
      </w:r>
      <w:r w:rsidRPr="00A5532D">
        <w:rPr>
          <w:rFonts w:ascii="Times New Roman" w:hAnsi="Times New Roman" w:cs="Times New Roman"/>
          <w:sz w:val="24"/>
          <w:szCs w:val="24"/>
        </w:rPr>
        <w:t xml:space="preserve">. </w:t>
      </w:r>
    </w:p>
    <w:p w14:paraId="1FB42CDC" w14:textId="77777777" w:rsidR="00A5532D" w:rsidRPr="00A5532D" w:rsidRDefault="00A5532D" w:rsidP="00A5532D">
      <w:pPr>
        <w:spacing w:after="120" w:line="360" w:lineRule="auto"/>
        <w:ind w:firstLine="567"/>
        <w:jc w:val="both"/>
        <w:rPr>
          <w:rFonts w:ascii="Times New Roman" w:hAnsi="Times New Roman" w:cs="Times New Roman"/>
          <w:sz w:val="24"/>
          <w:szCs w:val="24"/>
        </w:rPr>
      </w:pPr>
      <w:r w:rsidRPr="00A5532D">
        <w:rPr>
          <w:rFonts w:ascii="Times New Roman" w:hAnsi="Times New Roman" w:cs="Times New Roman"/>
          <w:sz w:val="24"/>
          <w:szCs w:val="24"/>
        </w:rPr>
        <w:t xml:space="preserve">Diakui ataupun tidak, keluarga merupakan lingkungan pendidikan yang pertama sekaligus utama bagi anak. Pada lingkungan keluarga anak pertama kali mendapatkan pendidikan </w:t>
      </w:r>
      <w:r w:rsidRPr="00A5532D">
        <w:rPr>
          <w:rFonts w:ascii="Times New Roman" w:hAnsi="Times New Roman" w:cs="Times New Roman"/>
          <w:sz w:val="24"/>
          <w:szCs w:val="24"/>
        </w:rPr>
        <w:fldChar w:fldCharType="begin"/>
      </w:r>
      <w:r w:rsidRPr="00A5532D">
        <w:rPr>
          <w:rFonts w:ascii="Times New Roman" w:hAnsi="Times New Roman" w:cs="Times New Roman"/>
          <w:sz w:val="24"/>
          <w:szCs w:val="24"/>
        </w:rPr>
        <w:instrText xml:space="preserve"> ADDIN ZOTERO_ITEM CSL_CITATION {"citationID":"UdHxJ7cy","properties":{"formattedCitation":"(Basir &amp; Rahman, 2020)","plainCitation":"(Basir &amp; Rahman, 2020)","noteIndex":0},"citationItems":[{"id":3062,"uris":["http://zotero.org/users/local/RgQcZC9X/items/F24PZDSH"],"itemData":{"id":3062,"type":"article-journal","abstract":"Technology that develops along with social changes so that it has an impact on human life, including educational institutions in the family. The study in this study is a field with a phenomenological nature. This study aims to examine the PAI high school and vocational high school Muhammadiyah teachers in Banjarmasin City about the values given by parents as religious teachers to their children. The results showed that; First, the values given by parents as PAI teachers in Banjarmasin City in providing education in the family are to give the values of faith, faith and sharia. Second, the challenges are so great for parents as teachers in providing education to their children, so parents provide additional religious education to their children, which is to enter the boarding school with a full day school learning system.","container-title":"Nazhruna: Jurnal Pendidikan Islam","DOI":"10.31538/nzh.v3i2.624","ISSN":"2614-8013","issue":"2","journalAbbreviation":"nzh","license":"http://creativecommons.org/licenses/by-sa/4.0","page":"180-190","source":"DOI.org (Crossref)","title":"Internalization of Religious Values in The Islam Program Teacher's Family Education of High School and High Vocational School Muhammadiyah Banjarmasin","volume":"3","author":[{"family":"Basir","given":"Abd."},{"family":"Rahman","given":"Abdul"}],"issued":{"date-parts":[["2020",7,12]]}}}],"schema":"https://github.com/citation-style-language/schema/raw/master/csl-citation.json"} </w:instrText>
      </w:r>
      <w:r w:rsidRPr="00A5532D">
        <w:rPr>
          <w:rFonts w:ascii="Times New Roman" w:hAnsi="Times New Roman" w:cs="Times New Roman"/>
          <w:sz w:val="24"/>
          <w:szCs w:val="24"/>
        </w:rPr>
        <w:fldChar w:fldCharType="separate"/>
      </w:r>
      <w:r w:rsidRPr="00A5532D">
        <w:rPr>
          <w:rFonts w:ascii="Times New Roman" w:hAnsi="Times New Roman" w:cs="Times New Roman"/>
          <w:sz w:val="24"/>
        </w:rPr>
        <w:t>(Basir &amp; Rahman, 2020)</w:t>
      </w:r>
      <w:r w:rsidRPr="00A5532D">
        <w:rPr>
          <w:rFonts w:ascii="Times New Roman" w:hAnsi="Times New Roman" w:cs="Times New Roman"/>
          <w:sz w:val="24"/>
          <w:szCs w:val="24"/>
        </w:rPr>
        <w:fldChar w:fldCharType="end"/>
      </w:r>
      <w:r w:rsidRPr="00A5532D">
        <w:rPr>
          <w:rFonts w:ascii="Times New Roman" w:hAnsi="Times New Roman" w:cs="Times New Roman"/>
          <w:sz w:val="24"/>
          <w:szCs w:val="24"/>
        </w:rPr>
        <w:t>. Pendidikan dijadikan sebagai media bagi bagi orangtua untuk mengenalkan kebaikan-kebaikan (</w:t>
      </w:r>
      <w:r w:rsidRPr="00A5532D">
        <w:rPr>
          <w:rFonts w:ascii="Times New Roman" w:hAnsi="Times New Roman" w:cs="Times New Roman"/>
          <w:i/>
          <w:iCs/>
          <w:sz w:val="24"/>
          <w:szCs w:val="24"/>
        </w:rPr>
        <w:t>knowing the good</w:t>
      </w:r>
      <w:r w:rsidRPr="00A5532D">
        <w:rPr>
          <w:rFonts w:ascii="Times New Roman" w:hAnsi="Times New Roman" w:cs="Times New Roman"/>
          <w:sz w:val="24"/>
          <w:szCs w:val="24"/>
        </w:rPr>
        <w:t xml:space="preserve">). Dengan pendidikan, orangtua bisa memberikan deskripsi tentang kemanfaatan berbuat baik bagi anak serta dampak negatif dari </w:t>
      </w:r>
      <w:r w:rsidRPr="00A5532D">
        <w:rPr>
          <w:rFonts w:ascii="Times New Roman" w:hAnsi="Times New Roman" w:cs="Times New Roman"/>
          <w:sz w:val="24"/>
          <w:szCs w:val="24"/>
        </w:rPr>
        <w:lastRenderedPageBreak/>
        <w:t>perilaku buruk yang dilakukan oleh anak bagi dirinya sendiri dan orang lain sehingga anak mencintai kebaikan (</w:t>
      </w:r>
      <w:r w:rsidRPr="00A5532D">
        <w:rPr>
          <w:rFonts w:ascii="Times New Roman" w:hAnsi="Times New Roman" w:cs="Times New Roman"/>
          <w:i/>
          <w:iCs/>
          <w:sz w:val="24"/>
          <w:szCs w:val="24"/>
        </w:rPr>
        <w:t>loving the good</w:t>
      </w:r>
      <w:r w:rsidRPr="00A5532D">
        <w:rPr>
          <w:rFonts w:ascii="Times New Roman" w:hAnsi="Times New Roman" w:cs="Times New Roman"/>
          <w:sz w:val="24"/>
          <w:szCs w:val="24"/>
        </w:rPr>
        <w:t xml:space="preserve">). Kemudian melalui pendidikan pula orangtua bisa membiasakan anak untuk melakukan kebaikan-kebaikan. Pada lingkungan keluarga, pendidikan pun menjadi media utama untuk membentuk karakter atau akhlak anak </w:t>
      </w:r>
      <w:r w:rsidRPr="00A5532D">
        <w:rPr>
          <w:rFonts w:ascii="Times New Roman" w:hAnsi="Times New Roman" w:cs="Times New Roman"/>
          <w:sz w:val="24"/>
          <w:szCs w:val="24"/>
        </w:rPr>
        <w:fldChar w:fldCharType="begin"/>
      </w:r>
      <w:r w:rsidRPr="00A5532D">
        <w:rPr>
          <w:rFonts w:ascii="Times New Roman" w:hAnsi="Times New Roman" w:cs="Times New Roman"/>
          <w:sz w:val="24"/>
          <w:szCs w:val="24"/>
        </w:rPr>
        <w:instrText xml:space="preserve"> ADDIN ZOTERO_ITEM CSL_CITATION {"citationID":"4dzD32EB","properties":{"formattedCitation":"(Bahri et al., 2024)","plainCitation":"(Bahri et al., 2024)","noteIndex":0},"citationItems":[{"id":3063,"uris":["http://zotero.org/users/local/RgQcZC9X/items/C69I6YUN"],"itemData":{"id":3063,"type":"article-journal","abstract":"The Qur'an as a source of guidance accommodates various factors that can guide humans towards achieving worldly and hereafter benefits. Not all the guidance of the Qur'an are explicitly expressed in the form of understandable and practical commands and prohibitions. Some of the instructions from the Qur'an are obtained by interpreting certain symbols, including through the stories of the previous populaces. This study aims to explore the role of fathers in educating children's character through the five stories of father and son in the Qur'an, namely the story of Prophet Abraham, Prophet Jacob, Prophet Noah, Sheikh Madyan and Luqmān. This study adopts a qualitative methodology by adhering to the thematic interpretation (mauḍūʿī)) pattern with a tarbawī (an Islamic education approach) pattern method of analysis. The data of this paper were obtained in the form of verses of the Qur'an and their interpretations as well as other written materials and presented qualitatively after going through a number of analyses and interpretations. The results of the study conclude that the Qur'an clearly describes the role of father figures in educating children's character. These figures educate children's character by instilling monotheism; determination to maintain faith, worship and morals; be a good listener; understand the character of the child; be democratic and respect children's opinions; and are patient even if the child disobeys.","container-title":"Jurnal Ilmiah Islam Futura","DOI":"10.22373/jiif.v24i1.13785","ISSN":"2407-7542, 1412-1190","issue":"1","journalAbbreviation":"JIIF","license":"http://creativecommons.org/licenses/by-sa/4.0","page":"102","source":"DOI.org (Crossref)","title":"FATHER’S ROLE AND CHARACTER EDUCATION: A REFLECTIVE ANALYSIS OF THE QUR’ANIC STORIES","title-short":"FATHER’S ROLE AND CHARACTER EDUCATION","volume":"24","author":[{"family":"Bahri","given":"Samsul"},{"family":"Thahira","given":"Yasmin"},{"family":"Taqwadin","given":"Danil Akbar"}],"issued":{"date-parts":[["2024",2,2]]}}}],"schema":"https://github.com/citation-style-language/schema/raw/master/csl-citation.json"} </w:instrText>
      </w:r>
      <w:r w:rsidRPr="00A5532D">
        <w:rPr>
          <w:rFonts w:ascii="Times New Roman" w:hAnsi="Times New Roman" w:cs="Times New Roman"/>
          <w:sz w:val="24"/>
          <w:szCs w:val="24"/>
        </w:rPr>
        <w:fldChar w:fldCharType="separate"/>
      </w:r>
      <w:r w:rsidRPr="00A5532D">
        <w:rPr>
          <w:rFonts w:ascii="Times New Roman" w:hAnsi="Times New Roman" w:cs="Times New Roman"/>
          <w:sz w:val="24"/>
        </w:rPr>
        <w:t>(Bahri et al., 2024)</w:t>
      </w:r>
      <w:r w:rsidRPr="00A5532D">
        <w:rPr>
          <w:rFonts w:ascii="Times New Roman" w:hAnsi="Times New Roman" w:cs="Times New Roman"/>
          <w:sz w:val="24"/>
          <w:szCs w:val="24"/>
        </w:rPr>
        <w:fldChar w:fldCharType="end"/>
      </w:r>
      <w:r w:rsidRPr="00A5532D">
        <w:rPr>
          <w:rFonts w:ascii="Times New Roman" w:hAnsi="Times New Roman" w:cs="Times New Roman"/>
          <w:sz w:val="24"/>
          <w:szCs w:val="24"/>
        </w:rPr>
        <w:t xml:space="preserve">. </w:t>
      </w:r>
    </w:p>
    <w:p w14:paraId="5E29C48B" w14:textId="77777777" w:rsidR="00A5532D" w:rsidRPr="00A5532D" w:rsidRDefault="00A5532D" w:rsidP="00A5532D">
      <w:pPr>
        <w:spacing w:after="120" w:line="360" w:lineRule="auto"/>
        <w:ind w:firstLine="567"/>
        <w:jc w:val="both"/>
        <w:rPr>
          <w:rFonts w:ascii="Times New Roman" w:hAnsi="Times New Roman" w:cs="Times New Roman"/>
          <w:sz w:val="24"/>
          <w:szCs w:val="24"/>
        </w:rPr>
      </w:pPr>
      <w:r w:rsidRPr="00A5532D">
        <w:rPr>
          <w:rFonts w:ascii="Times New Roman" w:hAnsi="Times New Roman" w:cs="Times New Roman"/>
          <w:sz w:val="24"/>
          <w:szCs w:val="24"/>
        </w:rPr>
        <w:t xml:space="preserve">Diakui ataupun tidak tentunya setiap orangtua mendambakan untuk memiliki anak yang berakhlak mulia. Namun untuk mendapatkannya bukanlah perkara yang mudah. Ada banyak hal yang menjadi masalah dalam mendidik anak agar anak menjadi pribadi yang berakhlak mulia, mulai dari keterbatasan waktu dalam mendidik anak, kesulitan bagi orangtua dalam memberikan teladan pada anak hingga kesulitan pada orangtua dalam berkomunikasi dengan anak untuk kepentingan pendidikan </w:t>
      </w:r>
      <w:r w:rsidRPr="00A5532D">
        <w:rPr>
          <w:rFonts w:ascii="Times New Roman" w:hAnsi="Times New Roman" w:cs="Times New Roman"/>
          <w:sz w:val="24"/>
          <w:szCs w:val="24"/>
        </w:rPr>
        <w:fldChar w:fldCharType="begin"/>
      </w:r>
      <w:r w:rsidRPr="00A5532D">
        <w:rPr>
          <w:rFonts w:ascii="Times New Roman" w:hAnsi="Times New Roman" w:cs="Times New Roman"/>
          <w:sz w:val="24"/>
          <w:szCs w:val="24"/>
        </w:rPr>
        <w:instrText xml:space="preserve"> ADDIN ZOTERO_ITEM CSL_CITATION {"citationID":"u90DphPZ","properties":{"formattedCitation":"(Septiani, 2021)","plainCitation":"(Septiani, 2021)","noteIndex":0},"citationItems":[{"id":3065,"uris":["http://zotero.org/users/local/RgQcZC9X/items/2T2YIX3Y"],"itemData":{"id":3065,"type":"article-journal","abstract":"Kasus kekerasan seksual pada anak semakin hari semakin terasa memprihatinkan sehingga membuat orang tua harus menjadi lebih waspada dalam penjagaan kepada anaknya. penelitian ini membahas perihal pentingnya komunikasi antarpribadi antara orang tua dan anaknya, terutama yang berusia dini untuk memberi pemahaman tentang bagaimana cara untuk mengintervensi dirinya. Komunikasi merupakan salah satu solusi dalam pencegahan kekerasan seksual yang terjadi pada anak. Selain komunikasi dijalin agar suatu keluarga tersebut dapat saling terbuka dan harmonis. Orang tua dapat memberikan perlindungan kepada anak melalui komunikasi yang terjalin antara keduanya agar orang tua dapat membekali dan melindungi anak dari kejahatan yang mengintai anak. Penelitian dilakukan menggunakan metode studi literatur dengan berbagai sumber referensi yang berhubungan dengan topik yang dibahas oleh penulis. Hambatan dalam komunikasi dalam keluarga dapat diatasi dengan menyediakan waktu untuk berkomunikasi, menciptakan sikap keterbukaan, saling menghormati dan menghargai serta sikap mendukung terhadap anak.","container-title":"Jurnal Pendidikan Anak","DOI":"10.21831/jpa.v10i1.40031","ISSN":"2579-4531, 2302-6804","issue":"1","journalAbbreviation":"JPA","license":"https://creativecommons.org/licenses/by-sa/4.0","page":"50-58","source":"DOI.org (Crossref)","title":"Pentingnya Komunikasi Keluarga dalam Pencegahan Kasus Kekerasan Seks pada Anak Usia Dini","volume":"10","author":[{"family":"Septiani","given":"Reni Dwi"}],"issued":{"date-parts":[["2021",7,4]]}}}],"schema":"https://github.com/citation-style-language/schema/raw/master/csl-citation.json"} </w:instrText>
      </w:r>
      <w:r w:rsidRPr="00A5532D">
        <w:rPr>
          <w:rFonts w:ascii="Times New Roman" w:hAnsi="Times New Roman" w:cs="Times New Roman"/>
          <w:sz w:val="24"/>
          <w:szCs w:val="24"/>
        </w:rPr>
        <w:fldChar w:fldCharType="separate"/>
      </w:r>
      <w:r w:rsidRPr="00A5532D">
        <w:rPr>
          <w:rFonts w:ascii="Times New Roman" w:hAnsi="Times New Roman" w:cs="Times New Roman"/>
          <w:sz w:val="24"/>
        </w:rPr>
        <w:t>(Septiani, 2021)</w:t>
      </w:r>
      <w:r w:rsidRPr="00A5532D">
        <w:rPr>
          <w:rFonts w:ascii="Times New Roman" w:hAnsi="Times New Roman" w:cs="Times New Roman"/>
          <w:sz w:val="24"/>
          <w:szCs w:val="24"/>
        </w:rPr>
        <w:fldChar w:fldCharType="end"/>
      </w:r>
      <w:r w:rsidRPr="00A5532D">
        <w:rPr>
          <w:rFonts w:ascii="Times New Roman" w:hAnsi="Times New Roman" w:cs="Times New Roman"/>
          <w:sz w:val="24"/>
          <w:szCs w:val="24"/>
        </w:rPr>
        <w:t>.</w:t>
      </w:r>
    </w:p>
    <w:p w14:paraId="0365F36C" w14:textId="77777777" w:rsidR="00A5532D" w:rsidRPr="00A5532D" w:rsidRDefault="00A5532D" w:rsidP="00A5532D">
      <w:pPr>
        <w:spacing w:after="120" w:line="360" w:lineRule="auto"/>
        <w:ind w:firstLine="567"/>
        <w:jc w:val="both"/>
        <w:rPr>
          <w:rFonts w:ascii="Times New Roman" w:hAnsi="Times New Roman" w:cs="Times New Roman"/>
          <w:sz w:val="24"/>
          <w:szCs w:val="24"/>
        </w:rPr>
      </w:pPr>
      <w:r w:rsidRPr="00A5532D">
        <w:rPr>
          <w:rFonts w:ascii="Times New Roman" w:hAnsi="Times New Roman" w:cs="Times New Roman"/>
          <w:sz w:val="24"/>
          <w:szCs w:val="24"/>
        </w:rPr>
        <w:t xml:space="preserve">Tentu masalah tersebut tidaklah muncul dengan sendirinya, tetapi ada sebab musababnya. Misalnya seperti masalah kesulitan pada orangtua dalam berkomunikasi dengan anak untuk kepentingan pendidikan. Penyebab dari masalah tersebut adalah karena orangtua belum memiliki kemampuan untuk memahami karakteristik anaknya. Penyebab lainnya adalah karena orangtua enggan untuk proaktif menjalin komunikasi dengan anak. Akar dari penyebab masalah tersebut adalah karena terkadang orangtua menganggap komunikasi dengan anak adalah hal yang sepele. Padahal dengan berkomunikasi secara intens dengan anak, orangtua bisa dengan mudah mengarahkan anak dalam berperilaku positif. </w:t>
      </w:r>
    </w:p>
    <w:p w14:paraId="7938316D" w14:textId="1EB5D11F" w:rsidR="00A5532D" w:rsidRPr="00A5532D" w:rsidRDefault="00A5532D" w:rsidP="00A5532D">
      <w:pPr>
        <w:spacing w:after="120" w:line="360" w:lineRule="auto"/>
        <w:ind w:firstLine="567"/>
        <w:jc w:val="both"/>
        <w:rPr>
          <w:rFonts w:ascii="Times New Roman" w:hAnsi="Times New Roman" w:cs="Times New Roman"/>
          <w:i/>
          <w:iCs/>
          <w:sz w:val="24"/>
          <w:szCs w:val="24"/>
        </w:rPr>
      </w:pPr>
      <w:r w:rsidRPr="00A5532D">
        <w:rPr>
          <w:rFonts w:ascii="Times New Roman" w:hAnsi="Times New Roman" w:cs="Times New Roman"/>
          <w:sz w:val="24"/>
          <w:szCs w:val="24"/>
        </w:rPr>
        <w:t xml:space="preserve">Penulis memandang, penting kiranya bagi orangtua untuk bisa meneladani Nabi Muhammad SAW dalam berkomunikasi dengan anak. Artikel ini disusun dengan </w:t>
      </w:r>
      <w:bookmarkStart w:id="0" w:name="_Hlk180782898"/>
      <w:r w:rsidRPr="00A5532D">
        <w:rPr>
          <w:rFonts w:ascii="Times New Roman" w:hAnsi="Times New Roman" w:cs="Times New Roman"/>
          <w:sz w:val="24"/>
          <w:szCs w:val="24"/>
        </w:rPr>
        <w:t>tujuan untuk mendeskripsikan komunikasi Nabi Muhammad SAW dalam mendidik anak.</w:t>
      </w:r>
      <w:bookmarkEnd w:id="0"/>
    </w:p>
    <w:p w14:paraId="0A088D6B" w14:textId="4AFE908C" w:rsidR="00B42040" w:rsidRDefault="00000000">
      <w:pPr>
        <w:widowControl w:val="0"/>
        <w:spacing w:after="120" w:line="360" w:lineRule="auto"/>
        <w:ind w:right="-32" w:hanging="1"/>
        <w:rPr>
          <w:rFonts w:ascii="Times New Roman" w:eastAsia="Times New Roman" w:hAnsi="Times New Roman" w:cs="Times New Roman"/>
          <w:sz w:val="24"/>
          <w:szCs w:val="24"/>
        </w:rPr>
      </w:pPr>
      <w:r>
        <w:rPr>
          <w:rFonts w:ascii="Times New Roman" w:eastAsia="Times New Roman" w:hAnsi="Times New Roman" w:cs="Times New Roman"/>
          <w:b/>
          <w:sz w:val="24"/>
          <w:szCs w:val="24"/>
        </w:rPr>
        <w:t>METODE</w:t>
      </w:r>
    </w:p>
    <w:p w14:paraId="27C55C1B" w14:textId="77777777" w:rsidR="00A5532D" w:rsidRPr="00A5532D" w:rsidRDefault="00A5532D" w:rsidP="00A5532D">
      <w:pPr>
        <w:pStyle w:val="isiparagraf"/>
        <w:spacing w:before="0" w:after="120" w:line="360" w:lineRule="auto"/>
        <w:ind w:firstLine="567"/>
      </w:pPr>
      <w:r w:rsidRPr="00A5532D">
        <w:t xml:space="preserve">Penelitian ini merupakan penelitian kualitatif dengan jenis penelitian studi kepustakaan atau </w:t>
      </w:r>
      <w:r w:rsidRPr="00A5532D">
        <w:rPr>
          <w:i/>
          <w:iCs/>
        </w:rPr>
        <w:t>librarian research</w:t>
      </w:r>
      <w:r w:rsidRPr="00A5532D">
        <w:t xml:space="preserve">.  Salah satu sifat dari penelitian kepustakaan adalah ekploratif, dan penulis menggunakan jenis penelitian kepustakaan ini untuk melakukan eksplorasi pada suatu tema </w:t>
      </w:r>
      <w:r w:rsidRPr="00A5532D">
        <w:fldChar w:fldCharType="begin"/>
      </w:r>
      <w:r w:rsidRPr="00A5532D">
        <w:instrText xml:space="preserve"> ADDIN ZOTERO_ITEM CSL_CITATION {"citationID":"FHRKJnId","properties":{"formattedCitation":"(Tran &amp; Chan, 2020)","plainCitation":"(Tran &amp; Chan, 2020)","noteIndex":0},"citationItems":[{"id":3067,"uris":["http://zotero.org/users/local/RgQcZC9X/items/8CZRUIQN"],"itemData":{"id":3067,"type":"article-journal","container-title":"College &amp; Research Libraries","DOI":"10.5860/crl.81.7.1095","ISSN":"00100870, 21506701","issue":"7","journalAbbreviation":"C&amp;RL","source":"DOI.org (Crossref)","title":"Seeking and Finding Research Collaborators: An Exploratory Study of Librarian Motivations, Strategies, and Success Rates","title-short":"Seeking and Finding Research Collaborators","URL":"https://crl.acrl.org/index.php/crl/article/view/24672","volume":"81","author":[{"family":"Tran","given":"Ngoc-Yen"},{"family":"Chan","given":"Emily"}],"accessed":{"date-parts":[["2024",10,25]]},"issued":{"date-parts":[["2020"]]}}}],"schema":"https://github.com/citation-style-language/schema/raw/master/csl-citation.json"} </w:instrText>
      </w:r>
      <w:r w:rsidRPr="00A5532D">
        <w:fldChar w:fldCharType="separate"/>
      </w:r>
      <w:r w:rsidRPr="00A5532D">
        <w:t>(Tran &amp; Chan, 2020)</w:t>
      </w:r>
      <w:r w:rsidRPr="00A5532D">
        <w:fldChar w:fldCharType="end"/>
      </w:r>
      <w:r w:rsidRPr="00A5532D">
        <w:t xml:space="preserve">. Data pada penelitian ini dikumpulkan dengan menelaah dokumen-dokumen terkait dengan tema penelitian ini, yaitu komunikasi Nabi Muhammad SAW dalam mendidik anak. Dokumen-dokumen tersebut penulis dapatkan melalui penelusuran terhadap berbagai dokumen artikel terkait dengan tema penelitian pada laman google scholar. </w:t>
      </w:r>
    </w:p>
    <w:p w14:paraId="3E2CD7CB" w14:textId="596B3A6B" w:rsidR="00A5532D" w:rsidRPr="00A5532D" w:rsidRDefault="00A5532D" w:rsidP="00A5532D">
      <w:pPr>
        <w:widowControl w:val="0"/>
        <w:spacing w:after="120" w:line="360" w:lineRule="auto"/>
        <w:ind w:right="-32" w:firstLine="567"/>
        <w:jc w:val="both"/>
        <w:rPr>
          <w:rFonts w:ascii="Times New Roman" w:eastAsia="Times New Roman" w:hAnsi="Times New Roman" w:cs="Times New Roman"/>
          <w:sz w:val="24"/>
          <w:szCs w:val="24"/>
        </w:rPr>
      </w:pPr>
      <w:r w:rsidRPr="00A5532D">
        <w:rPr>
          <w:rFonts w:ascii="Times New Roman" w:hAnsi="Times New Roman" w:cs="Times New Roman"/>
          <w:sz w:val="24"/>
          <w:szCs w:val="24"/>
        </w:rPr>
        <w:t xml:space="preserve">Dokumen-dokumen artikel yang telah dikumpulkan kemudian dikaji dan dipilih mana yang masuk dalam tema penelitian kemudian dideskripsikan secara naratif menggunakan pola </w:t>
      </w:r>
      <w:r w:rsidRPr="00A5532D">
        <w:rPr>
          <w:rFonts w:ascii="Times New Roman" w:hAnsi="Times New Roman" w:cs="Times New Roman"/>
          <w:sz w:val="24"/>
          <w:szCs w:val="24"/>
        </w:rPr>
        <w:lastRenderedPageBreak/>
        <w:t xml:space="preserve">pikir deduktif, yaitu dari umum ke khusus untuk mendapatkan data yang tersusun atau tersaji secara sistematis </w:t>
      </w:r>
      <w:r w:rsidRPr="00A5532D">
        <w:rPr>
          <w:rFonts w:ascii="Times New Roman" w:hAnsi="Times New Roman" w:cs="Times New Roman"/>
          <w:sz w:val="24"/>
          <w:szCs w:val="24"/>
        </w:rPr>
        <w:fldChar w:fldCharType="begin"/>
      </w:r>
      <w:r w:rsidRPr="00A5532D">
        <w:rPr>
          <w:rFonts w:ascii="Times New Roman" w:hAnsi="Times New Roman" w:cs="Times New Roman"/>
          <w:sz w:val="24"/>
          <w:szCs w:val="24"/>
        </w:rPr>
        <w:instrText xml:space="preserve"> ADDIN ZOTERO_ITEM CSL_CITATION {"citationID":"5kNJStlV","properties":{"formattedCitation":"(Hall et al., 2023)","plainCitation":"(Hall et al., 2023)","noteIndex":0},"citationItems":[{"id":3069,"uris":["http://zotero.org/users/local/RgQcZC9X/items/7MWR9S42"],"itemData":{"id":3069,"type":"article-journal","container-title":"Management Review Quarterly","DOI":"10.1007/s11301-022-00266-9","ISSN":"2198-1620, 2198-1639","issue":"3","journalAbbreviation":"Manag Rev Q","language":"en","page":"987-1016","source":"DOI.org (Crossref)","title":"A deductive approach to a systematic review of entrepreneurship literature","volume":"73","author":[{"family":"Hall","given":"Justin R."},{"family":"Savas-Hall","given":"Selen"},{"family":"Shaw","given":"Eric H."}],"issued":{"date-parts":[["2023",9]]}}}],"schema":"https://github.com/citation-style-language/schema/raw/master/csl-citation.json"} </w:instrText>
      </w:r>
      <w:r w:rsidRPr="00A5532D">
        <w:rPr>
          <w:rFonts w:ascii="Times New Roman" w:hAnsi="Times New Roman" w:cs="Times New Roman"/>
          <w:sz w:val="24"/>
          <w:szCs w:val="24"/>
        </w:rPr>
        <w:fldChar w:fldCharType="separate"/>
      </w:r>
      <w:r w:rsidRPr="00A5532D">
        <w:rPr>
          <w:rFonts w:ascii="Times New Roman" w:hAnsi="Times New Roman" w:cs="Times New Roman"/>
          <w:sz w:val="24"/>
          <w:szCs w:val="24"/>
        </w:rPr>
        <w:t>(Hall et al., 2023)</w:t>
      </w:r>
      <w:r w:rsidRPr="00A5532D">
        <w:rPr>
          <w:rFonts w:ascii="Times New Roman" w:hAnsi="Times New Roman" w:cs="Times New Roman"/>
          <w:sz w:val="24"/>
          <w:szCs w:val="24"/>
        </w:rPr>
        <w:fldChar w:fldCharType="end"/>
      </w:r>
      <w:r w:rsidRPr="00A5532D">
        <w:rPr>
          <w:rFonts w:ascii="Times New Roman" w:hAnsi="Times New Roman" w:cs="Times New Roman"/>
          <w:sz w:val="24"/>
          <w:szCs w:val="24"/>
        </w:rPr>
        <w:t xml:space="preserve">. Jadi dapatlah dikatakan bahwa pada penelitian ini penulis menggunakan satu teknik pengumpul data, yaitu studi dokumentasi. Setelah data terkumpul kemudian data tersebut penulis analisis menggunakan teknik analisis data analisis isi atau </w:t>
      </w:r>
      <w:r w:rsidRPr="00A5532D">
        <w:rPr>
          <w:rFonts w:ascii="Times New Roman" w:hAnsi="Times New Roman" w:cs="Times New Roman"/>
          <w:i/>
          <w:iCs/>
          <w:sz w:val="24"/>
          <w:szCs w:val="24"/>
        </w:rPr>
        <w:t xml:space="preserve">content analysis </w:t>
      </w:r>
      <w:r w:rsidRPr="00A5532D">
        <w:rPr>
          <w:rFonts w:ascii="Times New Roman" w:hAnsi="Times New Roman" w:cs="Times New Roman"/>
          <w:i/>
          <w:iCs/>
          <w:sz w:val="24"/>
          <w:szCs w:val="24"/>
        </w:rPr>
        <w:fldChar w:fldCharType="begin"/>
      </w:r>
      <w:r w:rsidRPr="00A5532D">
        <w:rPr>
          <w:rFonts w:ascii="Times New Roman" w:hAnsi="Times New Roman" w:cs="Times New Roman"/>
          <w:i/>
          <w:iCs/>
          <w:sz w:val="24"/>
          <w:szCs w:val="24"/>
        </w:rPr>
        <w:instrText xml:space="preserve"> ADDIN ZOTERO_ITEM CSL_CITATION {"citationID":"fezuUHQm","properties":{"formattedCitation":"(Kyng\\uc0\\u228{}s, 2020)","plainCitation":"(Kyngäs, 2020)","noteIndex":0},"citationItems":[{"id":3070,"uris":["http://zotero.org/users/local/RgQcZC9X/items/QBJKT87R"],"itemData":{"id":3070,"type":"chapter","container-title":"The Application of Content Analysis in Nursing Science Research","event-place":"Cham","ISBN":"978-3-030-30198-9","language":"en","note":"DOI: 10.1007/978-3-030-30199-6_1","page":"3-11","publisher":"Springer International Publishing","publisher-place":"Cham","source":"DOI.org (Crossref)","title":"Qualitative Research and Content Analysis","URL":"http://link.springer.com/10.1007/978-3-030-30199-6_1","editor":[{"family":"Kyngäs","given":"Helvi"},{"family":"Mikkonen","given":"Kristina"},{"family":"Kääriäinen","given":"Maria"}],"author":[{"family":"Kyngäs","given":"Helvi"}],"accessed":{"date-parts":[["2024",10,25]]},"issued":{"date-parts":[["2020"]]}}}],"schema":"https://github.com/citation-style-language/schema/raw/master/csl-citation.json"} </w:instrText>
      </w:r>
      <w:r w:rsidRPr="00A5532D">
        <w:rPr>
          <w:rFonts w:ascii="Times New Roman" w:hAnsi="Times New Roman" w:cs="Times New Roman"/>
          <w:i/>
          <w:iCs/>
          <w:sz w:val="24"/>
          <w:szCs w:val="24"/>
        </w:rPr>
        <w:fldChar w:fldCharType="separate"/>
      </w:r>
      <w:r w:rsidRPr="00A5532D">
        <w:rPr>
          <w:rFonts w:ascii="Times New Roman" w:hAnsi="Times New Roman" w:cs="Times New Roman"/>
          <w:sz w:val="24"/>
          <w:szCs w:val="24"/>
        </w:rPr>
        <w:t>(Kyngäs, 2020)</w:t>
      </w:r>
      <w:r w:rsidRPr="00A5532D">
        <w:rPr>
          <w:rFonts w:ascii="Times New Roman" w:hAnsi="Times New Roman" w:cs="Times New Roman"/>
          <w:i/>
          <w:iCs/>
          <w:sz w:val="24"/>
          <w:szCs w:val="24"/>
        </w:rPr>
        <w:fldChar w:fldCharType="end"/>
      </w:r>
      <w:r w:rsidRPr="00A5532D">
        <w:rPr>
          <w:rFonts w:ascii="Times New Roman" w:hAnsi="Times New Roman" w:cs="Times New Roman"/>
          <w:sz w:val="24"/>
          <w:szCs w:val="24"/>
        </w:rPr>
        <w:t>.</w:t>
      </w:r>
    </w:p>
    <w:p w14:paraId="1E0294D5" w14:textId="58E2D3EC" w:rsidR="00B42040" w:rsidRDefault="00000000">
      <w:pPr>
        <w:widowControl w:val="0"/>
        <w:spacing w:after="120" w:line="360" w:lineRule="auto"/>
        <w:ind w:right="-32" w:hanging="1"/>
        <w:rPr>
          <w:rFonts w:ascii="Times New Roman" w:eastAsia="Times New Roman" w:hAnsi="Times New Roman" w:cs="Times New Roman"/>
          <w:sz w:val="24"/>
          <w:szCs w:val="24"/>
        </w:rPr>
      </w:pPr>
      <w:r>
        <w:rPr>
          <w:rFonts w:ascii="Times New Roman" w:eastAsia="Times New Roman" w:hAnsi="Times New Roman" w:cs="Times New Roman"/>
          <w:b/>
          <w:sz w:val="24"/>
          <w:szCs w:val="24"/>
        </w:rPr>
        <w:t>HASIL DAN PEMBAHASAN</w:t>
      </w:r>
    </w:p>
    <w:p w14:paraId="150E15E9" w14:textId="77777777" w:rsidR="00A5532D" w:rsidRPr="00A5532D" w:rsidRDefault="00A5532D" w:rsidP="00A5532D">
      <w:pPr>
        <w:pStyle w:val="isiparagraf"/>
        <w:spacing w:before="0" w:after="120" w:line="360" w:lineRule="auto"/>
        <w:ind w:firstLine="567"/>
        <w:rPr>
          <w:lang w:val="en-US"/>
        </w:rPr>
      </w:pPr>
      <w:r w:rsidRPr="00A5532D">
        <w:rPr>
          <w:lang w:val="en-US"/>
        </w:rPr>
        <w:t xml:space="preserve">Menjalin komunikasi dengan anak pada dasarnya merupakan upaya membangun relasi yang dilakukan oleh orangtua dengan anak. Relasi tersebut terbangun sebagai wujud </w:t>
      </w:r>
      <w:r w:rsidRPr="00A5532D">
        <w:rPr>
          <w:i/>
          <w:iCs/>
          <w:lang w:val="en-US"/>
        </w:rPr>
        <w:t>positioning</w:t>
      </w:r>
      <w:r w:rsidRPr="00A5532D">
        <w:rPr>
          <w:lang w:val="en-US"/>
        </w:rPr>
        <w:t xml:space="preserve"> orangtua sebagai pengasuh sekaligus pendidik bagi anak dan wujud </w:t>
      </w:r>
      <w:r w:rsidRPr="00A5532D">
        <w:rPr>
          <w:i/>
          <w:iCs/>
          <w:lang w:val="en-US"/>
        </w:rPr>
        <w:t>positioning</w:t>
      </w:r>
      <w:r w:rsidRPr="00A5532D">
        <w:rPr>
          <w:lang w:val="en-US"/>
        </w:rPr>
        <w:t xml:space="preserve"> anak sebagai individu yang belum dewasa yang masih tergantung pada orangtuanya </w:t>
      </w:r>
      <w:r w:rsidRPr="00A5532D">
        <w:rPr>
          <w:lang w:val="en-US"/>
        </w:rPr>
        <w:fldChar w:fldCharType="begin"/>
      </w:r>
      <w:r w:rsidRPr="00A5532D">
        <w:rPr>
          <w:lang w:val="en-US"/>
        </w:rPr>
        <w:instrText xml:space="preserve"> ADDIN ZOTERO_ITEM CSL_CITATION {"citationID":"nQPagzmt","properties":{"formattedCitation":"(Petersen et al., 2020)","plainCitation":"(Petersen et al., 2020)","noteIndex":0},"citationItems":[{"id":3071,"uris":["http://zotero.org/users/local/RgQcZC9X/items/PNJVZH6A"],"itemData":{"id":3071,"type":"article-journal","abstract":"Abstract\n            \n              Background\n              Childhood represents an important life stage for establishment of physical activity (PA) habits. Parents are assumed to play an important role in influencing children’s PA. Earlier reviews have mainly focused on parental modelling, encouragement, and support for PA, rather than the actual PA levels of parents. Therefore, the purpose of this review was to systematically summarize the evidence on the relationship between parent and child PA.\n            \n            \n              Methods\n              Papers were identified using electronic databases and manual searches of reference lists. Papers reporting on associations between objectively measured child PA and at least one measure of parental PA were included. The quality of the papers was assessed using a modified version of the ROBINS-I tool. For interpretation of the results across studies, we produced albatross plots for all studies combined and by age-groups, sex of the parents, sex of the child, methodology of assessment of parental PA, and type of PA.\n            \n            \n              Results\n              Thirty-nine papers were included with sample size of parent-child dyads ranging from 15 to 1267 (mean = 319 dyads, median = 227 dyads). The majority of studies were published from 2008 to 2018 and used accelerometry to assess PA. Most of the studies were classified as having moderate, serious, or critical risk of bias. The albatross plot for all studies combined showed that the clear majority of studies observed a positive relationship between parent and child PA. The plot suggested an average magnitude of correlation across studies to be around 0.13, and the overall impression was that this was fairly similar across child age-groups and gender of parent-child dyads. Studies using objective assessment of parental PA showed stronger relationship between parent and child PA compared with studies using self-report (average magnitude of correlation around 0.16 vs 0.04 respectively). No clear evidence was found for the strength of relationship being dependent on type of PA measure of parent and child (total PA, moderate-to-vigorous PA, steps), however, the relationship for light PA appeared weaker.\n            \n            \n              Conclusion\n              This systematic review showed that the clear majority of studies observed a weak positive relationship between parent and child PA regardless of age of the child, the gender of the parent-child dyad, and type of PA.\n            \n            \n              Trial registration\n              \n                Registration in PROSPERO:\n                CRD42019093462\n                .","container-title":"International Journal of Behavioral Nutrition and Physical Activity","DOI":"10.1186/s12966-020-00966-z","ISSN":"1479-5868","issue":"1","journalAbbreviation":"Int J Behav Nutr Phys Act","language":"en","page":"67","source":"DOI.org (Crossref)","title":"Association between parent and child physical activity: a systematic review","title-short":"Association between parent and child physical activity","volume":"17","author":[{"family":"Petersen","given":"Therese Lockenwitz"},{"family":"Møller","given":"Liselotte Bang"},{"family":"Brønd","given":"Jan Christian"},{"family":"Jepsen","given":"Randi"},{"family":"Grøntved","given":"Anders"}],"issued":{"date-parts":[["2020",12]]}}}],"schema":"https://github.com/citation-style-language/schema/raw/master/csl-citation.json"} </w:instrText>
      </w:r>
      <w:r w:rsidRPr="00A5532D">
        <w:rPr>
          <w:lang w:val="en-US"/>
        </w:rPr>
        <w:fldChar w:fldCharType="separate"/>
      </w:r>
      <w:r w:rsidRPr="00A5532D">
        <w:t>(Petersen et al., 2020)</w:t>
      </w:r>
      <w:r w:rsidRPr="00A5532D">
        <w:rPr>
          <w:lang w:val="en-US"/>
        </w:rPr>
        <w:fldChar w:fldCharType="end"/>
      </w:r>
      <w:r w:rsidRPr="00A5532D">
        <w:rPr>
          <w:lang w:val="en-US"/>
        </w:rPr>
        <w:t xml:space="preserve">. </w:t>
      </w:r>
    </w:p>
    <w:p w14:paraId="586B542D" w14:textId="77777777" w:rsidR="00A5532D" w:rsidRPr="00A5532D" w:rsidRDefault="00A5532D" w:rsidP="00A5532D">
      <w:pPr>
        <w:pStyle w:val="isiparagraf"/>
        <w:spacing w:before="0" w:after="120" w:line="360" w:lineRule="auto"/>
        <w:ind w:firstLine="567"/>
        <w:rPr>
          <w:lang w:val="en-US"/>
        </w:rPr>
      </w:pPr>
      <w:r w:rsidRPr="00A5532D">
        <w:rPr>
          <w:lang w:val="en-US"/>
        </w:rPr>
        <w:t>Komunikasi antara orangtua dengan anak sebagai sebuah relasi tentu tidak terjalin dengan sendirinya tetapi terjalin melalui berbagai upaya seperti: (1) proaktif menyapa dan melakukan tanya-jawab dengan anak; (2) proaktif mendengarkan keluhan-keluhan anak; (3) proaktif berdiskusi dengan anak untuk memperbincangkan aktivitas harian anak; (4) proaktif menyelesaikan tugas-tugas keseharian keluarga bersama anak, dan lain sebagainya. Sikap proaktif orangtua dalam berkomunikasi dengan anak membuat orantua harus menjadi pihak yang selalu membuka kran komunikasi dengan anak. Harapan dari hal itu adalah akan dihasilkan pola komunikasi multi arah antara orangtua dengan anak di lingkungan keluarga.</w:t>
      </w:r>
    </w:p>
    <w:p w14:paraId="28891598" w14:textId="77777777" w:rsidR="00A5532D" w:rsidRPr="00A5532D" w:rsidRDefault="00A5532D" w:rsidP="00A5532D">
      <w:pPr>
        <w:pStyle w:val="isiparagraf"/>
        <w:spacing w:before="0" w:after="120" w:line="360" w:lineRule="auto"/>
        <w:ind w:firstLine="567"/>
        <w:rPr>
          <w:lang w:val="en-US"/>
        </w:rPr>
      </w:pPr>
      <w:r w:rsidRPr="00A5532D">
        <w:rPr>
          <w:lang w:val="en-US"/>
        </w:rPr>
        <w:t xml:space="preserve">Pola komunikasi antara orangtua dengan anak yang multi arah dapat menghasilkan lingkungan keluarga yang demokratis, dimana dengan lingkungan keluarga yang demokratis akan tercipta lingkungan keluarga yang bukan hanya harmonis tetapi juga dinamis. Dapatlah dikatakan, lingkungan keluarga yang demokratis, harmonis dan dinamis secara psikologis akan memberikan sumbangsih terhadap kematangan fisiologis sekaligus psikologis pada diri anak </w:t>
      </w:r>
      <w:r w:rsidRPr="00A5532D">
        <w:rPr>
          <w:lang w:val="en-US"/>
        </w:rPr>
        <w:fldChar w:fldCharType="begin"/>
      </w:r>
      <w:r w:rsidRPr="00A5532D">
        <w:rPr>
          <w:lang w:val="en-US"/>
        </w:rPr>
        <w:instrText xml:space="preserve"> ADDIN ZOTERO_ITEM CSL_CITATION {"citationID":"eb0Ft59M","properties":{"formattedCitation":"(Cameron &amp; Most, 2020)","plainCitation":"(Cameron &amp; Most, 2020)","noteIndex":0},"citationItems":[{"id":3073,"uris":["http://zotero.org/users/local/RgQcZC9X/items/3DICKX8G"],"itemData":{"id":3073,"type":"book","ISBN":"978-1-78735-716-7","note":"DOI: 10.14324/111.9781787357167","publisher":"UCL Press","source":"DOI.org (Crossref)","title":"Transforming Early Childhood in England: Towards a Democratic Education","title-short":"Transforming Early Childhood in England","URL":"https://discovery.ucl.ac.uk/id/eprint/10105144","author":[{"family":"Cameron","given":"C"},{"family":"Most","given":"P"}],"accessed":{"date-parts":[["2024",10,25]]},"issued":{"date-parts":[["2020",8,3]]}}}],"schema":"https://github.com/citation-style-language/schema/raw/master/csl-citation.json"} </w:instrText>
      </w:r>
      <w:r w:rsidRPr="00A5532D">
        <w:rPr>
          <w:lang w:val="en-US"/>
        </w:rPr>
        <w:fldChar w:fldCharType="separate"/>
      </w:r>
      <w:r w:rsidRPr="00A5532D">
        <w:t>(Cameron &amp; Most, 2020)</w:t>
      </w:r>
      <w:r w:rsidRPr="00A5532D">
        <w:rPr>
          <w:lang w:val="en-US"/>
        </w:rPr>
        <w:fldChar w:fldCharType="end"/>
      </w:r>
      <w:r w:rsidRPr="00A5532D">
        <w:rPr>
          <w:lang w:val="en-US"/>
        </w:rPr>
        <w:t>.</w:t>
      </w:r>
    </w:p>
    <w:p w14:paraId="2E0E3A7E" w14:textId="77777777" w:rsidR="00A5532D" w:rsidRPr="00A5532D" w:rsidRDefault="00A5532D" w:rsidP="00A5532D">
      <w:pPr>
        <w:pStyle w:val="isiparagraf"/>
        <w:spacing w:before="0" w:after="120" w:line="360" w:lineRule="auto"/>
        <w:ind w:firstLine="567"/>
        <w:rPr>
          <w:lang w:val="en-US"/>
        </w:rPr>
      </w:pPr>
      <w:r w:rsidRPr="00A5532D">
        <w:rPr>
          <w:lang w:val="en-US"/>
        </w:rPr>
        <w:t>Langkah pertama yang dilakukan oleh orangtua untuk bisa menjalin komunikasi multi arah dengan anak sehingga bisa menghasilkan lingkungan keluarga yang demokratis, harmonis dan dinamis adalah dengan menjadikan empat sifat Nabi Muhammad SAW sebagai prinsip utama dalam berkomunikasi dengan anak. Keempat sifat Nabi Muhammad SAW tersebut adalah Shidiq, Tabligh, Amanah, dan Fathonah atau yang bisa disingkat dengan STAF.</w:t>
      </w:r>
    </w:p>
    <w:p w14:paraId="72E6B82E" w14:textId="77777777" w:rsidR="00A5532D" w:rsidRPr="00A5532D" w:rsidRDefault="00A5532D" w:rsidP="00A5532D">
      <w:pPr>
        <w:pStyle w:val="isiparagraf"/>
        <w:spacing w:before="0" w:after="120" w:line="360" w:lineRule="auto"/>
        <w:ind w:firstLine="567"/>
        <w:rPr>
          <w:lang w:val="en-US"/>
        </w:rPr>
      </w:pPr>
      <w:r w:rsidRPr="00A5532D">
        <w:rPr>
          <w:lang w:val="en-US"/>
        </w:rPr>
        <w:t xml:space="preserve">Shidiq berarti benar atau jujur. Kejujuran merupakan salah satu sifat Nabi Muhammad SAW yang jika diaktualisasikan oleh umatnya termasuk oleh para orangtua muslim mereka </w:t>
      </w:r>
      <w:r w:rsidRPr="00A5532D">
        <w:rPr>
          <w:lang w:val="en-US"/>
        </w:rPr>
        <w:lastRenderedPageBreak/>
        <w:t xml:space="preserve">akan menjadi pribadi yang terbuka pada anak, berani mengakui dan meminta maaf kepada anak ketika berbuat salah, tidak segan memberikan apresiasi kepada anak, dan menampakkan ekspresi pada anak apa adanya. Sikap jujur dalam berkomunikasi dengan anak pun dikatakan memiliki dimensi spiritual yang kuat </w:t>
      </w:r>
      <w:r w:rsidRPr="00A5532D">
        <w:rPr>
          <w:lang w:val="en-US"/>
        </w:rPr>
        <w:fldChar w:fldCharType="begin"/>
      </w:r>
      <w:r w:rsidRPr="00A5532D">
        <w:rPr>
          <w:lang w:val="en-US"/>
        </w:rPr>
        <w:instrText xml:space="preserve"> ADDIN ZOTERO_ITEM CSL_CITATION {"citationID":"0IJb1E2b","properties":{"formattedCitation":"(Iqbal &amp; Prawening, 2019)","plainCitation":"(Iqbal &amp; Prawening, 2019)","noteIndex":0},"citationItems":[{"id":3044,"uris":["http://zotero.org/users/local/RgQcZC9X/items/7YP9P6PL"],"itemData":{"id":3044,"type":"article-journal","abstract":"The digital era is shown by the swift flow of information that is directly consumed by every layer of society, including children. Children who always witness public lies with claims of religious truth result in low social and emotional attitudes of children. This type of research is library research and this research is a qualitative descriptive study. Research concludes that the principle of honesty through reflective efforts will provide space for awareness of God and humans. This paper contributes to describing the understanding of spiritual communication in the digital era","container-title":"al-Balagh : Jurnal Dakwah dan Komunikasi","DOI":"10.22515/balagh.v3i2.1402","ISSN":"2527-5682, 2527-5704","issue":"2","journalAbbreviation":"ajdk","license":"http://creativecommons.org/licenses/by-nc/4.0","page":"175-192","source":"DOI.org (Crossref)","title":"Refleksi Kebenaran: Prinsip Kejujuran sebagai Komunikasi Spiritual Anak di Era Digital","title-short":"REFLEKSI KEBENARAN","volume":"3","author":[{"family":"Iqbal","given":"Muhamad"},{"family":"Prawening","given":"Cesilia"}],"issued":{"date-parts":[["2019",5,26]]}}}],"schema":"https://github.com/citation-style-language/schema/raw/master/csl-citation.json"} </w:instrText>
      </w:r>
      <w:r w:rsidRPr="00A5532D">
        <w:rPr>
          <w:lang w:val="en-US"/>
        </w:rPr>
        <w:fldChar w:fldCharType="separate"/>
      </w:r>
      <w:r w:rsidRPr="00A5532D">
        <w:t>(Iqbal &amp; Prawening, 2019)</w:t>
      </w:r>
      <w:r w:rsidRPr="00A5532D">
        <w:rPr>
          <w:lang w:val="en-US"/>
        </w:rPr>
        <w:fldChar w:fldCharType="end"/>
      </w:r>
      <w:r w:rsidRPr="00A5532D">
        <w:rPr>
          <w:lang w:val="en-US"/>
        </w:rPr>
        <w:t xml:space="preserve">. Ketika orangtua bisa menjalin komunikasi dengan anak secara jujur, secara tidak langsung orangtua juga sedang mendidik anaknya untuk menjadi pribadi yang jujur. Untuk mengoptimalkan transformasi nilai jujur pada diri anak, orangtua bisa menceritakan kisah-kisah kejujuran Nabi Muhammad SAW dalam berdagang, berdakwah, bermasyarakat, dan lain sebagainya </w:t>
      </w:r>
      <w:r w:rsidRPr="00A5532D">
        <w:rPr>
          <w:lang w:val="en-US"/>
        </w:rPr>
        <w:fldChar w:fldCharType="begin"/>
      </w:r>
      <w:r w:rsidRPr="00A5532D">
        <w:rPr>
          <w:lang w:val="en-US"/>
        </w:rPr>
        <w:instrText xml:space="preserve"> ADDIN ZOTERO_ITEM CSL_CITATION {"citationID":"baIMGCCV","properties":{"formattedCitation":"(Wahyu Ningsih et al., 2024)","plainCitation":"(Wahyu Ningsih et al., 2024)","noteIndex":0},"citationItems":[{"id":3048,"uris":["http://zotero.org/users/local/RgQcZC9X/items/7T6Q8FTK"],"itemData":{"id":3048,"type":"article-journal","abstract":"This research aims to find out how to apply the characteristics of Sidiq Rasulullah Sallallahu alaihi wassalam with children of this age. This old age child is the age to form the character of a human being. It is this character who will become a personality when he has grown up. One of the characteristics that must be instilled in children of this age to form good character traits is honesty. The nature of honesty is a trait that must be owned by children of this age in accordance with what has been taught by the Prophet Muhammad. Therefore, it is necessary to study about the application of the characteristics of the Shiddiq Rasulullah to these children of this age. This research uses the library research method which examines the object of the study and uses several mother-books as sources of data and also various available literature. The results show that the application of the Shiddiq Prophet's characteristics can be implemented in young children of this age. This implementation will make children of this age become honest individuals in accordance with Islamic religious law. By imitating the characteristics of Shiddiq Rasulullah in terms of being honest, children of this age can behave kindly towards people and the environment around them, they will like themselves. One of the honest qualities of the Prophet Muhammad, who could be emulated by children at this early age, was the Prophet who always said what was true in his actions, such as in preaching. Therefore, from that point on, the writer hopes that the people around this young child can apply the characteristics of the Prophet Muhammad to this young child.","container-title":"Jurnal Budi Pekerti Agama Islam","DOI":"10.61132/jbpai.v2i1.54","ISSN":"3031-8343, 3031-8351","issue":"1","journalAbbreviation":"jbpai","license":"https://creativecommons.org/licenses/by-nc-sa/4.0","page":"56-62","source":"DOI.org (Crossref)","title":"Penerapan Sifat Shiddiq Rasulullah SAW Terhadap Anak Usia Dini","volume":"2","author":[{"literal":"Wahyu Ningsih"},{"literal":"Julia Amanda"},{"literal":"Siti Nurhalimah"}],"issued":{"date-parts":[["2024",1,22]]}}}],"schema":"https://github.com/citation-style-language/schema/raw/master/csl-citation.json"} </w:instrText>
      </w:r>
      <w:r w:rsidRPr="00A5532D">
        <w:rPr>
          <w:lang w:val="en-US"/>
        </w:rPr>
        <w:fldChar w:fldCharType="separate"/>
      </w:r>
      <w:r w:rsidRPr="00A5532D">
        <w:t>(Wahyu Ningsih et al., 2024)</w:t>
      </w:r>
      <w:r w:rsidRPr="00A5532D">
        <w:rPr>
          <w:lang w:val="en-US"/>
        </w:rPr>
        <w:fldChar w:fldCharType="end"/>
      </w:r>
      <w:r w:rsidRPr="00A5532D">
        <w:rPr>
          <w:lang w:val="en-US"/>
        </w:rPr>
        <w:t>.</w:t>
      </w:r>
    </w:p>
    <w:p w14:paraId="1834B6B2" w14:textId="77777777" w:rsidR="00A5532D" w:rsidRPr="00A5532D" w:rsidRDefault="00A5532D" w:rsidP="00A5532D">
      <w:pPr>
        <w:pStyle w:val="isiparagraf"/>
        <w:spacing w:before="0" w:after="120" w:line="360" w:lineRule="auto"/>
        <w:ind w:firstLine="567"/>
        <w:rPr>
          <w:lang w:val="en-US"/>
        </w:rPr>
      </w:pPr>
      <w:r w:rsidRPr="00A5532D">
        <w:rPr>
          <w:lang w:val="en-US"/>
        </w:rPr>
        <w:t xml:space="preserve">Tabligh berarti dapat menyampaikan </w:t>
      </w:r>
      <w:r w:rsidRPr="00A5532D">
        <w:rPr>
          <w:lang w:val="en-US"/>
        </w:rPr>
        <w:fldChar w:fldCharType="begin"/>
      </w:r>
      <w:r w:rsidRPr="00A5532D">
        <w:rPr>
          <w:lang w:val="en-US"/>
        </w:rPr>
        <w:instrText xml:space="preserve"> ADDIN ZOTERO_ITEM CSL_CITATION {"citationID":"Eo2b73ha","properties":{"formattedCitation":"(Aeni et al., 2022)","plainCitation":"(Aeni et al., 2022)","noteIndex":0},"citationItems":[{"id":3046,"uris":["http://zotero.org/users/local/RgQcZC9X/items/L3NZ8W8W"],"itemData":{"id":3046,"type":"article-journal","abstract":"&lt;p&gt;&lt;em&gt;Perkembangan teknologi digital memberikan kemudahan dalam berkomunikasi dan memperoleh informasi. Dampak dari perkembangan era digital ialah munculnya berbagai teknologi yang dapat mempermudah pekerjaan dan merubah pola kehidupan manusia. Berbagai perubahan yang terjadi pada saat ini diantaranya perubahan perilaku pada diri siswa. Namun, perubahan perilaku yang terjadi cenderung mengarah kepada hal-hal yang negatif. Hal tersebut berpengaruh terhadap tingkat pemahaman terhadap ilmu agama yang dimiliki siswa. Penggunaan e-book sering digunakan untuk memperoleh informasi berupa teks, gambar, maupun bentuk multimedia lainnya yang dapat diakses melalui smartphone, laptop dan atau komputer. Pembelajaran mengenai kisah Nabi Muhammad SAW yang dituangkan dalam bentuk e-book Kijubi menjadi salah satu cara untuk meningkatkan pemahaman siswa SD  keteladanan yang dimiliki Nabi Muhammad SAW. Keteladanan yang dapat diambil dari kisah Nabi Muhammad SAW diantaranya sifat terpuji yang dimiliki, kehidupan Nabi dari saat kecil hingga dewasa, serta kecerdasan yang dimiliki oleh Nabi Muhammad SAW. Dengan demikian peneliti tertarik untuk menganalisis secara mendalam mengenai tingkat pemahaman siswa SD terhadap kisah Nabi Muhammad SAW yang dituangkan dalam bentuk e-book Kijubi. Metode penelitian yang digunakan adalah metode deskriptif dengan menggunakan model (D&amp;amp;D) Design and Development. Teknik pengumpulan data dalam penelitian ini berupa studi wawancara dan studi dokumentasi yaitu peneliti melakukan wawancara terhadap guru kelas untuk mendapatkan informasi terkait permasalahan yang terjadi dan studi dokumentasi dilakukan sebagai data pelengkap sehingga informasi penelitian yang didapatkan lebih rinci. Hasil penelitian menunjukkan bahwa pemahaman siswa terhadap keteladanan Nabi Muhammad SAW setelah membaca e-book Kijubi ialah dari 20 siswa, terdapat 5 orang yang mendapatkan nilai 100, 5 orang mendapatkan nilai 90 dan 80, 1 siswa mendapatkan nilai 70, 60, dan 30, dan 2 siswa mendapatkan nilai 50. Berdasarkan hasil analisis tersebut e-book Kijubi dapat meningkatkan pemahaman siswa terhadap kisah Nabi Muhammad SAW. &lt;/em&gt;&lt;/p&gt;","container-title":"Al-Madrasah: Jurnal Pendidikan Madrasah Ibtidaiyah","DOI":"10.35931/am.v6i4.1113","ISSN":"2620-7184, 2620-5807","issue":"4","journalAbbreviation":"AM","page":"1214","source":"DOI.org (Crossref)","title":"Penggunaan E – Book KIJUBI (Kisah Takjub Nabi) Dalam Meningkatkan Pemahaman Siswa SD Kelas V Terhadap Keteladanan Nabi Muhammad SAW","volume":"6","author":[{"family":"Aeni","given":"Ani Nur"},{"family":"Juneli","given":"Juni Artha"},{"family":"Indriani","given":"Erlinda"},{"family":"Septiyanti","given":"Indri Nur"},{"family":"Restina","given":"Resta"}],"issued":{"date-parts":[["2022",7,21]]}}}],"schema":"https://github.com/citation-style-language/schema/raw/master/csl-citation.json"} </w:instrText>
      </w:r>
      <w:r w:rsidRPr="00A5532D">
        <w:rPr>
          <w:lang w:val="en-US"/>
        </w:rPr>
        <w:fldChar w:fldCharType="separate"/>
      </w:r>
      <w:r w:rsidRPr="00A5532D">
        <w:t>(Aeni et al., 2022)</w:t>
      </w:r>
      <w:r w:rsidRPr="00A5532D">
        <w:rPr>
          <w:lang w:val="en-US"/>
        </w:rPr>
        <w:fldChar w:fldCharType="end"/>
      </w:r>
      <w:r w:rsidRPr="00A5532D">
        <w:rPr>
          <w:lang w:val="en-US"/>
        </w:rPr>
        <w:t xml:space="preserve">. Dengan kata lain tabligh juga bisa diartikan sebagai komunikatif </w:t>
      </w:r>
      <w:r w:rsidRPr="00A5532D">
        <w:rPr>
          <w:lang w:val="en-US"/>
        </w:rPr>
        <w:fldChar w:fldCharType="begin"/>
      </w:r>
      <w:r w:rsidRPr="00A5532D">
        <w:rPr>
          <w:lang w:val="en-US"/>
        </w:rPr>
        <w:instrText xml:space="preserve"> ADDIN ZOTERO_ITEM CSL_CITATION {"citationID":"HNqkcwz6","properties":{"formattedCitation":"(Nasri Dini &amp; Bakri, 2021)","plainCitation":"(Nasri Dini &amp; Bakri, 2021)","noteIndex":0},"citationItems":[{"id":3050,"uris":["http://zotero.org/users/local/RgQcZC9X/items/84SJWIRP"],"itemData":{"id":3050,"type":"article-journal","container-title":"DWIJA CENDEKIA: Jurnal Riset Pedagogik","DOI":"10.20961/jdc.v5i2.55514","ISSN":"2581-1835, 2581-1843","issue":"2","journalAbbreviation":"JDC","page":"248","source":"DOI.org (Crossref)","title":"Implementasi Sifat Nabi dalam Kepemimpinan Pendidikan di Sekolah Dasar","volume":"5","author":[{"family":"Nasri Dini","given":"Muhammad"},{"family":"Bakri","given":"Syamsul"}],"issued":{"date-parts":[["2021",12,24]]}}}],"schema":"https://github.com/citation-style-language/schema/raw/master/csl-citation.json"} </w:instrText>
      </w:r>
      <w:r w:rsidRPr="00A5532D">
        <w:rPr>
          <w:lang w:val="en-US"/>
        </w:rPr>
        <w:fldChar w:fldCharType="separate"/>
      </w:r>
      <w:r w:rsidRPr="00A5532D">
        <w:t>(Nasri Dini &amp; Bakri, 2021)</w:t>
      </w:r>
      <w:r w:rsidRPr="00A5532D">
        <w:rPr>
          <w:lang w:val="en-US"/>
        </w:rPr>
        <w:fldChar w:fldCharType="end"/>
      </w:r>
      <w:r w:rsidRPr="00A5532D">
        <w:rPr>
          <w:lang w:val="en-US"/>
        </w:rPr>
        <w:t xml:space="preserve">. Komunikatif sendiri bisa diartikan sebagai sikap proaktif atau responsif dalam berkomunikasi. Dalam konteks artikel ini, sikap tersebut menunjukkan bahwa orangtua harus mampu memposisikan diri sebagai pihak yang proaktif dalam menjalin komunikasi dengan anak. Agar orangtua bisa melakukannya dengan baik maka orangtua tidak boleh canggung untuk memulai berdialog dengan anak, menurunkan gengsi untuk dekat dan aktif bertanya terkait dengan aktivitas yang sudah dan akan dilalui anak, serta pandai memancing anak untuk mencurahkan isi hatinya kepada mereka. Jika hal itu bisa dilakukan maka anak akan menjadikan orangtuanya sebagai tempat curahan hati (curhat) yang pertama dan paling utama. </w:t>
      </w:r>
    </w:p>
    <w:p w14:paraId="3951996A" w14:textId="77777777" w:rsidR="00A5532D" w:rsidRPr="00A5532D" w:rsidRDefault="00A5532D" w:rsidP="00A5532D">
      <w:pPr>
        <w:pStyle w:val="isiparagraf"/>
        <w:spacing w:before="0" w:after="120" w:line="360" w:lineRule="auto"/>
        <w:ind w:firstLine="567"/>
        <w:rPr>
          <w:lang w:val="en-US"/>
        </w:rPr>
      </w:pPr>
      <w:r w:rsidRPr="00A5532D">
        <w:rPr>
          <w:lang w:val="en-US"/>
        </w:rPr>
        <w:t>Disadari ataupun tidak saat ini dengan mudah ditemukan kasus rendahnya intensi anak untuk curhat kepada orangtuanya. Salah satu faktor penyebabnya adalah karena orangtua kurang komunikatif dalam menjalin relasi dengan anak. Ada beberapa manfaat yang bisa didapat oleh orangtua ketika anaknya mau mencurahkan isi hatinya kepada mereka, yaitu: (1) orangtua menjadi tahu kondisi psikologis anaknya; (2) orangtua bisa memahami sisi emosional anaknya; dan (3) pemikiran, perasaan dan perilaku anak akan lebih terkontrol. Sebaliknya jika anak tidak mencurahkan isi hatinya kepada orangtuanya maka orangtuanya tidak mengetahui perkembangan maupun gejolak jiwa pada anak serta tidak mengetahui problematika kehidupan anak.</w:t>
      </w:r>
    </w:p>
    <w:p w14:paraId="0A774DAE" w14:textId="77777777" w:rsidR="00A5532D" w:rsidRPr="00A5532D" w:rsidRDefault="00A5532D" w:rsidP="00A5532D">
      <w:pPr>
        <w:pStyle w:val="isiparagraf"/>
        <w:spacing w:before="0" w:after="120" w:line="360" w:lineRule="auto"/>
        <w:ind w:firstLine="567"/>
        <w:rPr>
          <w:lang w:val="en-US"/>
        </w:rPr>
      </w:pPr>
      <w:r w:rsidRPr="00A5532D">
        <w:rPr>
          <w:lang w:val="en-US"/>
        </w:rPr>
        <w:t>Pada sisi yang lain, ketika orangtua berkomunikasi dengan mengaktualisasikan prinsip tabligh maka pada saat yang bersamaan orangtua sedang mendidik anak untuk mampu melakukan komunikasi dan bernegosisi. Kedua kemampuan tersebut merupakan kemampuan yang harus dimiliki oleh anak-anak generasi digital yang hidup di era globalisasi sekarang ini.</w:t>
      </w:r>
    </w:p>
    <w:p w14:paraId="1DEBBB58" w14:textId="77777777" w:rsidR="00A5532D" w:rsidRPr="00A5532D" w:rsidRDefault="00A5532D" w:rsidP="00A5532D">
      <w:pPr>
        <w:pStyle w:val="isiparagraf"/>
        <w:spacing w:before="0" w:after="120" w:line="360" w:lineRule="auto"/>
        <w:ind w:firstLine="567"/>
        <w:rPr>
          <w:lang w:val="en-US"/>
        </w:rPr>
      </w:pPr>
      <w:r w:rsidRPr="00A5532D">
        <w:rPr>
          <w:lang w:val="en-US"/>
        </w:rPr>
        <w:lastRenderedPageBreak/>
        <w:t xml:space="preserve">Amanah artinya bisa dipercaya </w:t>
      </w:r>
      <w:r w:rsidRPr="00A5532D">
        <w:rPr>
          <w:lang w:val="en-US"/>
        </w:rPr>
        <w:fldChar w:fldCharType="begin"/>
      </w:r>
      <w:r w:rsidRPr="00A5532D">
        <w:rPr>
          <w:lang w:val="en-US"/>
        </w:rPr>
        <w:instrText xml:space="preserve"> ADDIN ZOTERO_ITEM CSL_CITATION {"citationID":"wozeq6nn","properties":{"formattedCitation":"(Rahayu, 2021)","plainCitation":"(Rahayu, 2021)","noteIndex":0},"citationItems":[{"id":3052,"uris":["http://zotero.org/users/local/RgQcZC9X/items/IKP3ILYV"],"itemData":{"id":3052,"type":"article-journal","abstract":"Pendidikan karakter dilakukan dalam rangka mencapai tujuan pendidikan nasional Indonesia yaitu untuk berkembangnya potensi peserta didik agar menjadi manusia yang beriman dan bertakwa kepada Tuhan Yang Maha Esa, berakhlak mulia, sehat, berilmu, cakap, kreatif, mandiri, dan menjadi warganegara yang demokratis serta bertanggung jawab. Pendidikan karakter di Indonesia bertujuan untuk membentuk generasi yang jujur, cerdas, tangguh dan peduli (jurdastangli). Sedangkan dalam agama Islam, Nabi Muhammad SAW sebagai Rasulullah adalah panutan terbaik memiliki sifatAmanah, Fathonah, Shidiq dan Tablig. Penelitian ini bertujuan untuk menemukan keselarasan antara sifat-sifat rasul yang bisa dijadikan dasar pendidikan karakter di Indonesia. Penelitian ini merupakan penelitian kualitatif dengan menggunakan metode studi kepustakaan. Hasil dari penelitian ini menunjukkanadanya keselarasan antara sifat rasul dengan tema pendidikan karakter di Indonesia. Sifat amanah sebagai dasar karakter jujur hasil dari proses olah hati, sifat fathonah sebagai dasar karakter cerdas hasil dari proses olah pikir, sifat shidiq sebagai dasar karakter tangguh hasil dari proses olah raga, serta sifattablig sebagai dasar karakter peduli sebagai hasil proses olah rasa dan karsa.","container-title":"PROSIDING SEMINAR NASIONAL DIES NATALIS 41 UTP SURAKARTA","DOI":"10.36728/semnasutp.v1i01.5","ISSN":"2807-6397, 2807-6400","issue":"01","journalAbbreviation":"SEMNASUTP","page":"19-26","source":"DOI.org (Crossref)","title":"Sifat-sifat Rasulullah SAW sebagai Dasar Pendidikan Karakter","volume":"1","author":[{"family":"Rahayu","given":"Akis Indriana"}],"issued":{"date-parts":[["2021",8,18]]}}}],"schema":"https://github.com/citation-style-language/schema/raw/master/csl-citation.json"} </w:instrText>
      </w:r>
      <w:r w:rsidRPr="00A5532D">
        <w:rPr>
          <w:lang w:val="en-US"/>
        </w:rPr>
        <w:fldChar w:fldCharType="separate"/>
      </w:r>
      <w:r w:rsidRPr="00A5532D">
        <w:t>(Rahayu, 2021)</w:t>
      </w:r>
      <w:r w:rsidRPr="00A5532D">
        <w:rPr>
          <w:lang w:val="en-US"/>
        </w:rPr>
        <w:fldChar w:fldCharType="end"/>
      </w:r>
      <w:r w:rsidRPr="00A5532D">
        <w:rPr>
          <w:lang w:val="en-US"/>
        </w:rPr>
        <w:t xml:space="preserve">. Komunikasi yang dijalin antara orangtua dan anak harus dibangun atas dasar sikap saling percaya, saling berpikiran positif (khusnudzon), dan segala hal yang terucap baik oleh orangtua maupun anak harus bisa dipertanggungjawabkan. Selain itu, sikap amanah pada orangtua ketika berkomunikasi dengan anak ditunjukkan dengan kemampuan orangtua untuk menepati janji kepada anak. Tak jarang orangtua juga seringkali berjanji kepada anaknya sebagaimana anaknya yang berjanji pula kepada orangtuanya </w:t>
      </w:r>
      <w:r w:rsidRPr="00A5532D">
        <w:rPr>
          <w:lang w:val="en-US"/>
        </w:rPr>
        <w:fldChar w:fldCharType="begin"/>
      </w:r>
      <w:r w:rsidRPr="00A5532D">
        <w:rPr>
          <w:lang w:val="en-US"/>
        </w:rPr>
        <w:instrText xml:space="preserve"> ADDIN ZOTERO_ITEM CSL_CITATION {"citationID":"5wK8rPvV","properties":{"formattedCitation":"(Rangkuti &amp; Siregar, 2020)","plainCitation":"(Rangkuti &amp; Siregar, 2020)","noteIndex":0},"citationItems":[{"id":3054,"uris":["http://zotero.org/users/local/RgQcZC9X/items/ERJ2Q3Y3"],"itemData":{"id":3054,"type":"article-journal","abstract":"Tujuan penelitian ini adalah untuk menggambarkan penanaman sikap amanah dalam proses pembelajaran, evaluasi, dan pelaksanaan salat berjamaah oleh Peserta Didik di MTs. Swasta Syahbuddin Mustafa Nauli. Jenis penelitian ini adalah penelitian kualitatif dengan  metode deskriptif. Teknik pengumpulan data dilakukan dengan observasi, wawancara, dan dokumentasi dan pengujian keabsahan data dilakukan dengan triangulasi. Hasil penelitian menunjukkan bahwa penanaman sikap amanah terhadap peserta didik yang dilakukan di MTs. Swasta Syahbuddin Mustafa Nauli dilakukan oleh kepala sekolah, guru pendidikan agama Islam dan pegawai. Sikap amanah yang ditanamkan pada peserta didik berkaitan dengan amanah kepada Allah SWT, amanah kepada orang lain dan amanah terhadap diri sendiri dengan memberikan keteladanan dan nasehat kepada peserta didik.","container-title":"Jurnal Pendidikan Agama Islam Al-Thariqah","DOI":"10.25299/al-thariqah.2020.vol5(1).3736","ISSN":"2549-8770, 2527-9610","issue":"1","journalAbbreviation":"al-thariqah","license":"http://creativecommons.org/licenses/by-sa/4.0","page":"1-9","source":"DOI.org (Crossref)","title":"Penanaman Sikap Amanah Peserta Didik di Madrasah Tsanawiyah (MTs.) Swasta Syahbuddin Mustafa Nauli Kabupaten Padang Lawas Utara","volume":"5","author":[{"family":"Rangkuti","given":"Ahmad Nizar"},{"family":"Siregar","given":"Fawziyah Tansyah"}],"issued":{"date-parts":[["2020",4,17]]}}}],"schema":"https://github.com/citation-style-language/schema/raw/master/csl-citation.json"} </w:instrText>
      </w:r>
      <w:r w:rsidRPr="00A5532D">
        <w:rPr>
          <w:lang w:val="en-US"/>
        </w:rPr>
        <w:fldChar w:fldCharType="separate"/>
      </w:r>
      <w:r w:rsidRPr="00A5532D">
        <w:t>(Rangkuti &amp; Siregar, 2020)</w:t>
      </w:r>
      <w:r w:rsidRPr="00A5532D">
        <w:rPr>
          <w:lang w:val="en-US"/>
        </w:rPr>
        <w:fldChar w:fldCharType="end"/>
      </w:r>
      <w:r w:rsidRPr="00A5532D">
        <w:rPr>
          <w:lang w:val="en-US"/>
        </w:rPr>
        <w:t xml:space="preserve">. </w:t>
      </w:r>
    </w:p>
    <w:p w14:paraId="777EDC1B" w14:textId="77777777" w:rsidR="00A5532D" w:rsidRPr="00A5532D" w:rsidRDefault="00A5532D" w:rsidP="00A5532D">
      <w:pPr>
        <w:pStyle w:val="isiparagraf"/>
        <w:spacing w:before="0" w:after="120" w:line="360" w:lineRule="auto"/>
        <w:ind w:firstLine="567"/>
        <w:rPr>
          <w:lang w:val="en-US"/>
        </w:rPr>
      </w:pPr>
      <w:r w:rsidRPr="00A5532D">
        <w:rPr>
          <w:lang w:val="en-US"/>
        </w:rPr>
        <w:t>Disadari ataupun tidak terkadang orangtua tidak menepati janjinya, akibatnya anak juga tidak akan menepati janjinya. Ini karena pada dasarnya apa yang dilakukan oleh anak merupakan hasil imitasi terhadap apa yang dilakukan oleh orangtuanya. Aktualisasi dari prinsip amanah dalam berkomunikasi dengan anak menjadikan orangtua secara tidak langsung mendidik anaknya untuk menjadi individu yang bisa dipercaya dan bisa bertanggungjawab atas apa yang telah anak perbuat.</w:t>
      </w:r>
    </w:p>
    <w:p w14:paraId="58CF0067" w14:textId="77777777" w:rsidR="00A5532D" w:rsidRPr="00A5532D" w:rsidRDefault="00A5532D" w:rsidP="00A5532D">
      <w:pPr>
        <w:pStyle w:val="isiparagraf"/>
        <w:spacing w:before="0" w:after="120" w:line="360" w:lineRule="auto"/>
        <w:ind w:firstLine="567"/>
        <w:rPr>
          <w:lang w:val="en-US"/>
        </w:rPr>
      </w:pPr>
      <w:r w:rsidRPr="00A5532D">
        <w:rPr>
          <w:lang w:val="en-US"/>
        </w:rPr>
        <w:t>Kemudian fathonah artinya cerdas. Orangtua harus cerdas dalam menjalin komunikasi dengan anaknya. Kecerdasan tersebut tercermin dari kemampuan orangtua dalam membaca situasi dan kondisi yang tepat untuk menjalin komunikasi dengan anak, menciptakan iklim keluarga yang mendukung agar anak juga mau dan mampu berkomunikasi dengan orangtua serta mampu memancing anak untuk memberikan feedback saat berkomunikasi dengan orangtuanya. Aktualisasi dari prinsip fathonah dalam berkomunikasi dengan anak oleh orangtua secara tidak langsung telah mengajarkan kepada anak bahwa ada momen-momen tertentu yang tepat digunakan untuk mengawali komunikasi, saling mencurahkan hati dan saling memberikan masukan ataupun saran/kritikan.</w:t>
      </w:r>
    </w:p>
    <w:p w14:paraId="184F4E5B" w14:textId="77777777" w:rsidR="00A5532D" w:rsidRPr="00A5532D" w:rsidRDefault="00A5532D" w:rsidP="00A5532D">
      <w:pPr>
        <w:pStyle w:val="isiparagraf"/>
        <w:spacing w:before="0" w:after="120" w:line="360" w:lineRule="auto"/>
        <w:ind w:firstLine="567"/>
        <w:rPr>
          <w:lang w:val="en-US"/>
        </w:rPr>
      </w:pPr>
      <w:bookmarkStart w:id="1" w:name="_Hlk180781446"/>
      <w:r w:rsidRPr="00A5532D">
        <w:rPr>
          <w:lang w:val="en-US"/>
        </w:rPr>
        <w:t xml:space="preserve">Langkah kedua yang dilakukan oleh orangtua untuk bisa menjalin komunikasi multi arah dengan anak sehingga bisa menghasilkan lingkungan keluarga yang demokratis, harmonis dan dinamis adalah dengan </w:t>
      </w:r>
      <w:bookmarkEnd w:id="1"/>
      <w:r w:rsidRPr="00A5532D">
        <w:rPr>
          <w:lang w:val="en-US"/>
        </w:rPr>
        <w:t>bersikap lemah lembut saat berkomunikasi dengan anak. Hal ini sebagaimana yang dicontohkan oleh Nabi Muhammad SAW kepada umatnya berdasarkan QS. Ali Imran ayat 159 sebagai berikut:</w:t>
      </w:r>
    </w:p>
    <w:p w14:paraId="357DB1DB" w14:textId="77777777" w:rsidR="00A5532D" w:rsidRPr="00A5532D" w:rsidRDefault="00A5532D" w:rsidP="00A5532D">
      <w:pPr>
        <w:pStyle w:val="isiparagraf"/>
        <w:spacing w:before="0" w:after="120" w:line="360" w:lineRule="auto"/>
        <w:ind w:firstLine="567"/>
        <w:rPr>
          <w:lang w:val="en-US"/>
        </w:rPr>
      </w:pPr>
      <w:r w:rsidRPr="00A5532D">
        <w:rPr>
          <w:noProof/>
          <w:lang w:val="en-US"/>
        </w:rPr>
        <w:drawing>
          <wp:inline distT="0" distB="0" distL="0" distR="0" wp14:anchorId="30380242" wp14:editId="6FBB5E7D">
            <wp:extent cx="5039995" cy="1216660"/>
            <wp:effectExtent l="0" t="0" r="8255" b="2540"/>
            <wp:docPr id="3853100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5310063" name=""/>
                    <pic:cNvPicPr/>
                  </pic:nvPicPr>
                  <pic:blipFill>
                    <a:blip r:embed="rId8"/>
                    <a:stretch>
                      <a:fillRect/>
                    </a:stretch>
                  </pic:blipFill>
                  <pic:spPr>
                    <a:xfrm>
                      <a:off x="0" y="0"/>
                      <a:ext cx="5039995" cy="1216660"/>
                    </a:xfrm>
                    <a:prstGeom prst="rect">
                      <a:avLst/>
                    </a:prstGeom>
                  </pic:spPr>
                </pic:pic>
              </a:graphicData>
            </a:graphic>
          </wp:inline>
        </w:drawing>
      </w:r>
    </w:p>
    <w:p w14:paraId="321CEC43" w14:textId="77777777" w:rsidR="00A5532D" w:rsidRDefault="00A5532D" w:rsidP="00A5532D">
      <w:pPr>
        <w:pStyle w:val="isiparagraf"/>
        <w:spacing w:before="0" w:after="120"/>
        <w:rPr>
          <w:lang w:val="en-US"/>
        </w:rPr>
      </w:pPr>
      <w:r w:rsidRPr="00A5532D">
        <w:rPr>
          <w:lang w:val="en-US"/>
        </w:rPr>
        <w:lastRenderedPageBreak/>
        <w:t>Artinya: Maka, berkat rahmat Allah engkau (Nabi Muhammad) berlaku lemah lembut terhadap mereka. Seandainya engkau bersikap keras dan berhati kasar, tentulah mereka akan menjauh dari sekitarmu. Oleh karena itu, maafkanlah mereka, mohonkanlah ampunan untuk mereka, dan bermusyawarahlah dengan mereka dalam segala urusan (penting). Kemudian, apabila engkau telah membulatkan tekad, bertawakallah kepada Allah. Sesungguhnya Allah mencintai orang-orang yang bertawakal.</w:t>
      </w:r>
    </w:p>
    <w:p w14:paraId="4AF8058B" w14:textId="77777777" w:rsidR="00A5532D" w:rsidRPr="00A5532D" w:rsidRDefault="00A5532D" w:rsidP="00A5532D">
      <w:pPr>
        <w:pStyle w:val="isiparagraf"/>
        <w:spacing w:before="0" w:after="120"/>
        <w:rPr>
          <w:lang w:val="en-US"/>
        </w:rPr>
      </w:pPr>
    </w:p>
    <w:p w14:paraId="1AA087AE" w14:textId="77777777" w:rsidR="00A5532D" w:rsidRPr="00A5532D" w:rsidRDefault="00A5532D" w:rsidP="00A5532D">
      <w:pPr>
        <w:pStyle w:val="isiparagraf"/>
        <w:spacing w:before="0" w:after="120" w:line="360" w:lineRule="auto"/>
        <w:ind w:firstLine="567"/>
        <w:rPr>
          <w:lang w:val="en-US"/>
        </w:rPr>
      </w:pPr>
      <w:r w:rsidRPr="00A5532D">
        <w:rPr>
          <w:lang w:val="en-US"/>
        </w:rPr>
        <w:t xml:space="preserve">Ada suatu riwayat yang menunjukkan sikap lemah lembut Nabi Muhammad SAW kepada anak, yaitu ketika beliau melihat seorang anak yang tangannya kesana-kemari mengambili makanan. Kemudian Nabi Muhammad SAW menegurnya dengan lembut dengan memanggilnya “wahai anak kecil, ucapkanlah bismillah, makanlah dengan tangan kananmu, dan makanlah makanan yang terdekat darimu </w:t>
      </w:r>
      <w:r w:rsidRPr="00A5532D">
        <w:rPr>
          <w:lang w:val="en-US"/>
        </w:rPr>
        <w:fldChar w:fldCharType="begin"/>
      </w:r>
      <w:r w:rsidRPr="00A5532D">
        <w:rPr>
          <w:lang w:val="en-US"/>
        </w:rPr>
        <w:instrText xml:space="preserve"> ADDIN ZOTERO_ITEM CSL_CITATION {"citationID":"si9eyGrn","properties":{"formattedCitation":"(Heryanto et al., 2022)","plainCitation":"(Heryanto et al., 2022)","noteIndex":0},"citationItems":[{"id":3056,"uris":["http://zotero.org/users/local/RgQcZC9X/items/DEEB4YK4"],"itemData":{"id":3056,"type":"article-journal","abstract":"Beragam metode pendidikan yang dicontohkan Nabi S.A.W. dari perilaku sosial Nabi S.A.W. terlebih kepada kepada anak-anak. Penelitian ini bertujuan membahas terkait metode Nabi Muhammad S.A.W. dalam mendidikan anak study hadits Sammillah wakul biyaminik (ucapkan Bismillah dan makan dengan tangan kanan. Penelitian ini menggunakan metode penelitian kualitatif yang bersifat studi pustaka (library research) dengan menggunkan buku-buku dan literatur-literatur lainnya sebagai objek yang utama, sehingga dapat menghasilkan informasi berupa catatan dan data deskriptif yang terdapat dalam teks yang diteliti. Penenelitan ini menghasilkan bebrapa hal mendidik anak; 1. Mendidik anak dapat dilakukan dimana dan kapan saja, serta dalam kondisi apa saja; 2. Mendidik dengan pendekatan; 3. mendidik dengan memberikan bimbingan, teguran, dan arahan; 4. memberikan contoh atau keteladanan dan serta memberikan tuntunan; 5. Mendidk dengan mahabbah cinta.","container-title":"Edukasi Islami: Jurnal Pendidikan Islam","DOI":"10.30868/ei.v11i03.3174","ISSN":"2581-1754, 2252-8970","issue":"03","journalAbbreviation":"e. i. j. pend. islm.","license":"http://creativecommons.org/licenses/by/4.0","page":"819","source":"DOI.org (Crossref)","title":"Metode Rasulullah Dalam Mendidik Anak: Studi Hadits Sammillah Wakul Biyaminik Wa Mimma Yalik (Ucapkan Bismillah Dan Makan Menggunakan Tangan Kanan Dan Memakan Makanan Yang Ada Disekitar)","title-short":"Metode Rasulullah Dalam Mendidik Anak","volume":"11","author":[{"family":"Heryanto","given":"Budi"},{"family":"Sarifudin","given":"Agus"},{"family":"Herman","given":"Herman"},{"family":"Maulida","given":"Ali"},{"family":"Jabar","given":"Abdul"}],"issued":{"date-parts":[["2022",10,31]]}}}],"schema":"https://github.com/citation-style-language/schema/raw/master/csl-citation.json"} </w:instrText>
      </w:r>
      <w:r w:rsidRPr="00A5532D">
        <w:rPr>
          <w:lang w:val="en-US"/>
        </w:rPr>
        <w:fldChar w:fldCharType="separate"/>
      </w:r>
      <w:r w:rsidRPr="00A5532D">
        <w:t>(Heryanto et al., 2022)</w:t>
      </w:r>
      <w:r w:rsidRPr="00A5532D">
        <w:rPr>
          <w:lang w:val="en-US"/>
        </w:rPr>
        <w:fldChar w:fldCharType="end"/>
      </w:r>
      <w:r w:rsidRPr="00A5532D">
        <w:rPr>
          <w:lang w:val="en-US"/>
        </w:rPr>
        <w:t>. Hal tersebut sebagaimana dijelaskan oleh hadist berikut:</w:t>
      </w:r>
    </w:p>
    <w:p w14:paraId="1B81E0AD" w14:textId="77777777" w:rsidR="00A5532D" w:rsidRPr="00A5532D" w:rsidRDefault="00A5532D" w:rsidP="00A5532D">
      <w:pPr>
        <w:pStyle w:val="isiparagraf"/>
        <w:spacing w:before="0" w:after="120" w:line="360" w:lineRule="auto"/>
        <w:ind w:firstLine="567"/>
        <w:rPr>
          <w:lang w:val="en-US"/>
        </w:rPr>
      </w:pPr>
      <w:r w:rsidRPr="00A5532D">
        <w:rPr>
          <w:noProof/>
          <w:lang w:val="en-US"/>
        </w:rPr>
        <w:drawing>
          <wp:inline distT="0" distB="0" distL="0" distR="0" wp14:anchorId="0224CA50" wp14:editId="27453751">
            <wp:extent cx="5372100" cy="1314450"/>
            <wp:effectExtent l="0" t="0" r="0" b="0"/>
            <wp:docPr id="4666524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652477" name=""/>
                    <pic:cNvPicPr/>
                  </pic:nvPicPr>
                  <pic:blipFill>
                    <a:blip r:embed="rId9"/>
                    <a:stretch>
                      <a:fillRect/>
                    </a:stretch>
                  </pic:blipFill>
                  <pic:spPr>
                    <a:xfrm>
                      <a:off x="0" y="0"/>
                      <a:ext cx="5372100" cy="1314450"/>
                    </a:xfrm>
                    <a:prstGeom prst="rect">
                      <a:avLst/>
                    </a:prstGeom>
                  </pic:spPr>
                </pic:pic>
              </a:graphicData>
            </a:graphic>
          </wp:inline>
        </w:drawing>
      </w:r>
    </w:p>
    <w:p w14:paraId="609504BE" w14:textId="77777777" w:rsidR="00A5532D" w:rsidRDefault="00A5532D" w:rsidP="00A5532D">
      <w:pPr>
        <w:pStyle w:val="isiparagraf"/>
        <w:spacing w:before="0" w:after="120"/>
        <w:rPr>
          <w:lang w:val="en-US"/>
        </w:rPr>
      </w:pPr>
      <w:r w:rsidRPr="00A5532D">
        <w:rPr>
          <w:lang w:val="en-US"/>
        </w:rPr>
        <w:t>Artinya: Dari Umar bin Abi Salamah berkata, "Sewaktu aku masih kecil, saat berada dalam asuhan Rasulullah -ṣallallāhu 'alaihi wa sallam-, pernah suatu ketika tanganku ke sana ke mari (saat mengambil makanan) di nampan, lalu Rasulullah -ṣallallāhu 'alaihi wa sallam- bersabda kepadaku, 'Wahai anak kecil! Ucapkanlah, 'Bismillāh', makanlah dengan tangan kananmu, dan makanlah makanan yang terdekat darimu!' Maka hal ini senantiasa menjadi kebiasaan makanku setelah itu." (H.R. Al-Bukhari dan Muslim)</w:t>
      </w:r>
    </w:p>
    <w:p w14:paraId="6F9E46BB" w14:textId="77777777" w:rsidR="00A5532D" w:rsidRPr="00A5532D" w:rsidRDefault="00A5532D" w:rsidP="00A5532D">
      <w:pPr>
        <w:pStyle w:val="isiparagraf"/>
        <w:spacing w:before="0" w:after="120"/>
        <w:rPr>
          <w:lang w:val="en-US"/>
        </w:rPr>
      </w:pPr>
    </w:p>
    <w:p w14:paraId="4FE3DA31" w14:textId="77777777" w:rsidR="00A5532D" w:rsidRPr="00A5532D" w:rsidRDefault="00A5532D" w:rsidP="00A5532D">
      <w:pPr>
        <w:pStyle w:val="isiparagraf"/>
        <w:spacing w:before="0" w:after="120" w:line="360" w:lineRule="auto"/>
        <w:ind w:firstLine="567"/>
        <w:rPr>
          <w:lang w:val="en-US"/>
        </w:rPr>
      </w:pPr>
      <w:r w:rsidRPr="00A5532D">
        <w:rPr>
          <w:lang w:val="en-US"/>
        </w:rPr>
        <w:t>Lemah lembut menjadi pola komunikasi yang dipraktikkan oleh Nabi Muhammad SAW terhadap anak. Komunikasi yang lemah lembut bisa dipraktikkan oleh orangtua kepada anaknya dengan cara bertutur kata pada anak dengan sopan dan santun, tidak suka membentak anak bahkan berkata dengan perkataan yang buruk kepada anak serta membalas perlakukan buruk yang dilakukan oleh anak kepada orangtua. Ketika orangtua bisa bersikap lemah lembut kepada anak maka mereka akan mendapatkan kebaikan dari sikapnya tersebut.</w:t>
      </w:r>
    </w:p>
    <w:p w14:paraId="73367C97" w14:textId="77777777" w:rsidR="00A5532D" w:rsidRPr="00A5532D" w:rsidRDefault="00A5532D" w:rsidP="00A5532D">
      <w:pPr>
        <w:pStyle w:val="isiparagraf"/>
        <w:spacing w:before="0" w:after="120" w:line="360" w:lineRule="auto"/>
        <w:ind w:firstLine="567"/>
        <w:rPr>
          <w:lang w:val="en-US"/>
        </w:rPr>
      </w:pPr>
      <w:r w:rsidRPr="00A5532D">
        <w:rPr>
          <w:lang w:val="en-US"/>
        </w:rPr>
        <w:t>Sikap lemah lembut orangtua kepada anaknya dalam berkomunikasi bisa ditampilkan dengan sikap sabar ketika mendengarkan anak dalam berpendapat atau berargumen, sabar dalam menerima kritikan anak serta sabar dalam menghadapi anak yang maunya menang sendiri ketika menjalin komunikasi ataupun relasi dengan orangtua.</w:t>
      </w:r>
    </w:p>
    <w:p w14:paraId="0C569130" w14:textId="77777777" w:rsidR="00A5532D" w:rsidRPr="00A5532D" w:rsidRDefault="00A5532D" w:rsidP="00A5532D">
      <w:pPr>
        <w:pStyle w:val="isiparagraf"/>
        <w:spacing w:before="0" w:after="120" w:line="360" w:lineRule="auto"/>
        <w:ind w:firstLine="567"/>
        <w:rPr>
          <w:lang w:val="en-US"/>
        </w:rPr>
      </w:pPr>
      <w:r w:rsidRPr="00A5532D">
        <w:rPr>
          <w:lang w:val="en-US"/>
        </w:rPr>
        <w:lastRenderedPageBreak/>
        <w:t>Langkah ketiga yang dilakukan oleh orangtua untuk bisa menjalin komunikasi multi arah dengan anak sehingga bisa menghasilkan lingkungan keluarga yang demokratis, harmonis dan dinamis adalah berkomunikasi dengan anak melalui kegiatan mengucapkan salam terlebih dahulu ketika lewat di hadapan anak, mengajak bermain bersama, mengajak berbagi makanan, dan menggendongnya. Nabi Muhammad SAW mempraktikkan bagaimana menggendong, mencium dan bermain dengan anak ketika beliau bermain bersama dengan cucunya. Pernah suatu saat, Nabi Muhammad SAW mencium Hasan di depan Aqra bin Habis. Melihat hal tersebut kemudian Aqra merasa heran dan berkata, “Sungguh saya memiliki sepuluh anak, tapi saya belum pernah mencium mereka satu pun.” Kemudian Nabi Muhammad SAW memberi pesan kepadanya:</w:t>
      </w:r>
    </w:p>
    <w:p w14:paraId="700C9A4D" w14:textId="77777777" w:rsidR="00A5532D" w:rsidRPr="00A5532D" w:rsidRDefault="00A5532D" w:rsidP="00A5532D">
      <w:pPr>
        <w:pStyle w:val="isiparagraf"/>
        <w:spacing w:before="0" w:after="120" w:line="360" w:lineRule="auto"/>
        <w:ind w:firstLine="567"/>
        <w:jc w:val="right"/>
        <w:rPr>
          <w:lang w:val="en-US"/>
        </w:rPr>
      </w:pPr>
      <w:r w:rsidRPr="00A5532D">
        <w:rPr>
          <w:noProof/>
          <w:lang w:val="en-US"/>
        </w:rPr>
        <w:drawing>
          <wp:inline distT="0" distB="0" distL="0" distR="0" wp14:anchorId="2CF2F627" wp14:editId="7FD9F39B">
            <wp:extent cx="1991003" cy="390580"/>
            <wp:effectExtent l="0" t="0" r="0" b="9525"/>
            <wp:docPr id="21473139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7313981" name=""/>
                    <pic:cNvPicPr/>
                  </pic:nvPicPr>
                  <pic:blipFill>
                    <a:blip r:embed="rId10"/>
                    <a:stretch>
                      <a:fillRect/>
                    </a:stretch>
                  </pic:blipFill>
                  <pic:spPr>
                    <a:xfrm>
                      <a:off x="0" y="0"/>
                      <a:ext cx="1991003" cy="390580"/>
                    </a:xfrm>
                    <a:prstGeom prst="rect">
                      <a:avLst/>
                    </a:prstGeom>
                  </pic:spPr>
                </pic:pic>
              </a:graphicData>
            </a:graphic>
          </wp:inline>
        </w:drawing>
      </w:r>
    </w:p>
    <w:p w14:paraId="2E888132" w14:textId="77777777" w:rsidR="00A5532D" w:rsidRDefault="00A5532D" w:rsidP="00A5532D">
      <w:pPr>
        <w:pStyle w:val="isiparagraf"/>
        <w:spacing w:before="0" w:after="120"/>
        <w:rPr>
          <w:lang w:val="en-US"/>
        </w:rPr>
      </w:pPr>
      <w:r w:rsidRPr="00A5532D">
        <w:rPr>
          <w:lang w:val="en-US"/>
        </w:rPr>
        <w:t>Artinya: “Sungguh hal itu tidak menunjukkan belas kasih (terhadap anak-anak), tidak ada kasih sayang yang ditunjukkan kepadanya” (HR. Muslim no. 2318).</w:t>
      </w:r>
    </w:p>
    <w:p w14:paraId="56A260E3" w14:textId="77777777" w:rsidR="00A5532D" w:rsidRPr="00A5532D" w:rsidRDefault="00A5532D" w:rsidP="00A5532D">
      <w:pPr>
        <w:pStyle w:val="isiparagraf"/>
        <w:spacing w:before="0" w:after="120"/>
        <w:rPr>
          <w:lang w:val="en-US"/>
        </w:rPr>
      </w:pPr>
    </w:p>
    <w:p w14:paraId="45D13381" w14:textId="77777777" w:rsidR="00A5532D" w:rsidRPr="00A5532D" w:rsidRDefault="00A5532D" w:rsidP="00A5532D">
      <w:pPr>
        <w:pStyle w:val="isiparagraf"/>
        <w:spacing w:before="0" w:after="120" w:line="360" w:lineRule="auto"/>
        <w:ind w:firstLine="567"/>
        <w:rPr>
          <w:lang w:val="en-US"/>
        </w:rPr>
      </w:pPr>
      <w:r w:rsidRPr="00A5532D">
        <w:rPr>
          <w:lang w:val="en-US"/>
        </w:rPr>
        <w:t xml:space="preserve">Pada dasarnya komunikasi yang intens bisa dijalin oleh orangtua pada anaknya melalui kegiatan bermain bersama dan makan bersama. Pada saat bermain mereka bisa saling bercakap-cakap memperbincangkan permainannya sehingga bisa tercipta hubungan yang harmonis. Demikian juga ketika orangtua dan anak makan bersama. Mereka bisa mendiskusikan berbagai hal. Tugas orangtua adalah mengarahkan agar jalannya percakapan maupun diskusi antara mereka mengandung muatan edukatif. </w:t>
      </w:r>
    </w:p>
    <w:p w14:paraId="05B1BBA0" w14:textId="77777777" w:rsidR="00A5532D" w:rsidRPr="00A5532D" w:rsidRDefault="00A5532D" w:rsidP="00A5532D">
      <w:pPr>
        <w:pStyle w:val="isiparagraf"/>
        <w:spacing w:before="0" w:after="120" w:line="360" w:lineRule="auto"/>
        <w:ind w:firstLine="567"/>
        <w:rPr>
          <w:lang w:val="en-US"/>
        </w:rPr>
      </w:pPr>
      <w:r w:rsidRPr="00A5532D">
        <w:rPr>
          <w:lang w:val="en-US"/>
        </w:rPr>
        <w:t>Ada beberapa manfaat yang bisa didapat oleh anak ketika mereka aktif berdialog dengan orangtuanya saat bermain bersama, yaitu: (1) kemampuan berbicara pada anak akan semakin baik; (2) kemampuan berpikir logis juga akan semakin terasah karena saat berdialog anak akan memikirkan jawaban-jawaban yag logis; dan (3) rasa percaya diri pada anak bisa semakin menguatkan dengan adanya dukungan dari orangtua terhadap argumen-argumen yang disampaikannya saat berdialog.</w:t>
      </w:r>
    </w:p>
    <w:p w14:paraId="0E77A1D9" w14:textId="77777777" w:rsidR="00A5532D" w:rsidRPr="00A5532D" w:rsidRDefault="00A5532D" w:rsidP="00A5532D">
      <w:pPr>
        <w:pStyle w:val="isiparagraf"/>
        <w:spacing w:before="0" w:after="120" w:line="360" w:lineRule="auto"/>
        <w:ind w:firstLine="567"/>
        <w:rPr>
          <w:lang w:val="en-US"/>
        </w:rPr>
      </w:pPr>
      <w:r w:rsidRPr="00A5532D">
        <w:rPr>
          <w:lang w:val="en-US"/>
        </w:rPr>
        <w:t>Langkah keempat yang dilakukan oleh orangtua untuk bisa menjalin komunikasi multi arah dengan anak sehingga bisa menghasilkan lingkungan keluarga yang demokratis, harmonis dan dinamis adalah dengan bersikap peka terhadap anak ketika menjalin komunikasi dengannya. Hal tersebut sebagaimana dicontohkan oleh Nabi Muhammad SAW berdasarkan deskripsi hadist berikut ini:</w:t>
      </w:r>
    </w:p>
    <w:p w14:paraId="1E88C891" w14:textId="77777777" w:rsidR="00A5532D" w:rsidRPr="00A5532D" w:rsidRDefault="00A5532D" w:rsidP="00A5532D">
      <w:pPr>
        <w:pStyle w:val="isiparagraf"/>
        <w:spacing w:before="0" w:after="120" w:line="360" w:lineRule="auto"/>
        <w:ind w:firstLine="567"/>
        <w:jc w:val="right"/>
        <w:rPr>
          <w:lang w:val="en-US"/>
        </w:rPr>
      </w:pPr>
      <w:r w:rsidRPr="00A5532D">
        <w:rPr>
          <w:noProof/>
          <w:lang w:val="en-US"/>
        </w:rPr>
        <w:lastRenderedPageBreak/>
        <w:drawing>
          <wp:inline distT="0" distB="0" distL="0" distR="0" wp14:anchorId="67637F69" wp14:editId="6F1BD3F5">
            <wp:extent cx="5039995" cy="666750"/>
            <wp:effectExtent l="0" t="0" r="8255" b="0"/>
            <wp:docPr id="10589740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8974063" name=""/>
                    <pic:cNvPicPr/>
                  </pic:nvPicPr>
                  <pic:blipFill>
                    <a:blip r:embed="rId11"/>
                    <a:stretch>
                      <a:fillRect/>
                    </a:stretch>
                  </pic:blipFill>
                  <pic:spPr>
                    <a:xfrm>
                      <a:off x="0" y="0"/>
                      <a:ext cx="5039995" cy="666750"/>
                    </a:xfrm>
                    <a:prstGeom prst="rect">
                      <a:avLst/>
                    </a:prstGeom>
                  </pic:spPr>
                </pic:pic>
              </a:graphicData>
            </a:graphic>
          </wp:inline>
        </w:drawing>
      </w:r>
    </w:p>
    <w:p w14:paraId="00832823" w14:textId="77777777" w:rsidR="00A5532D" w:rsidRDefault="00A5532D" w:rsidP="00A5532D">
      <w:pPr>
        <w:pStyle w:val="isiparagraf"/>
        <w:spacing w:before="0" w:after="120"/>
        <w:rPr>
          <w:lang w:val="en-US"/>
        </w:rPr>
      </w:pPr>
      <w:r w:rsidRPr="00A5532D">
        <w:rPr>
          <w:lang w:val="en-US"/>
        </w:rPr>
        <w:t>Artinya: Saat aku shalat dan ingin memanjangkan bacaanku, tiba-tiba aku mendengar tangisan bayi sehingga aku pun memendekkan shalatku, sebab aku tahu ibunya akan susah dengan adanya tangisan tersebut (Al-Bukhari, 2006).</w:t>
      </w:r>
    </w:p>
    <w:p w14:paraId="467B2630" w14:textId="77777777" w:rsidR="00A5532D" w:rsidRPr="00A5532D" w:rsidRDefault="00A5532D" w:rsidP="00A5532D">
      <w:pPr>
        <w:pStyle w:val="isiparagraf"/>
        <w:spacing w:before="0" w:after="120"/>
        <w:rPr>
          <w:lang w:val="en-US"/>
        </w:rPr>
      </w:pPr>
    </w:p>
    <w:p w14:paraId="42A788CD" w14:textId="77777777" w:rsidR="00A5532D" w:rsidRPr="00A5532D" w:rsidRDefault="00A5532D" w:rsidP="00A5532D">
      <w:pPr>
        <w:pStyle w:val="isiparagraf"/>
        <w:spacing w:before="0" w:after="120" w:line="360" w:lineRule="auto"/>
        <w:ind w:firstLine="567"/>
        <w:rPr>
          <w:lang w:val="en-US"/>
        </w:rPr>
      </w:pPr>
      <w:r w:rsidRPr="00A5532D">
        <w:rPr>
          <w:lang w:val="en-US"/>
        </w:rPr>
        <w:t xml:space="preserve">Orangtua sebagaimana guru juga memiliki peran yang sangat penting untuk mengembangkan kemampuan berkomunikasi pada anak. Anak bisa menjadi pribadi yang komunikatif manakala ia memiliki kepekaan sosial. Namun kepekaan sosial pada diri anak kemunculan dan perkembangannya akan sangat dipengaruhi oleh kepekaan orangtua kepada anak dalam berkomunikasi </w:t>
      </w:r>
      <w:r w:rsidRPr="00A5532D">
        <w:rPr>
          <w:lang w:val="en-US"/>
        </w:rPr>
        <w:fldChar w:fldCharType="begin"/>
      </w:r>
      <w:r w:rsidRPr="00A5532D">
        <w:rPr>
          <w:lang w:val="en-US"/>
        </w:rPr>
        <w:instrText xml:space="preserve"> ADDIN ZOTERO_ITEM CSL_CITATION {"citationID":"5slsoMIM","properties":{"formattedCitation":"(Sumbawa et al., 2022)","plainCitation":"(Sumbawa et al., 2022)","noteIndex":0},"citationItems":[{"id":3075,"uris":["http://zotero.org/users/local/RgQcZC9X/items/UQF3NVFD"],"itemData":{"id":3075,"type":"article-journal","abstract":"AbstractEarly childhood learning activities have not provided the process of children's opportunities to explore, children have not been given the opportunity to express their ideas and ideas so that children do not have direct experience in solving their own problems, children must complete an activity according to the teacher's orders, this can limit the child's learning experience . The purpose of this study was to find out how teacher communication patterns can stimulate children's HOTS abilities in PAUD Taman Belia Candi Semarang. Communication in early childhood is certainly different from communication in adults. In early childhood, in communicating children begin to be sensitive to receive various stimuli, the sensitive period for each child is also different. In order for communication to be effective, accompanying children through stimulation so that they are able to think at higher levels which are not just memorizing but also the ability to think logically, analytically, systematically, critically, and creatively, as well as the ability to work together. The levels of thinking skills are divided into low and high levels, namely remembering, understanding, applying, analyzing, evaluating, and creating. This study uses a qualitative method with the approach taken to describe the facts and data obtained from data sources taken through interviews, observation, and documentation. The results of this study are the teacher's communication patterns at PAUD Taman Belia Candi Semarang in stimulating children's HOTS abilities through STEAM-based learning, seen when teachers stimulate students in learning activities and play through effective communication patterns. Using two-way communication patterns and higher-order thinking skills in PAUD Taman Belia Candi Semarang in children aged 5-6 years, children are able to solve their own problems from very diverse problems. Keywords: HOT’s, communication, STEAMAbstrakKegiatan pembelajaran anak usia dini belum memberikan proses kesempatan anak untuk bereksplorasi, anak belum diberikan kesempatan untuk mengungkapkan ide dan gagasannya sehingga anak tidak memiliki pengalaman langsung dalam memecahkan masalahnya sendiri, anak harus menyelesaikan suatu kegiatan sesuai dengan perintah guru, hal ini dapat membatasi pengalaman belajar anak. Tujuan penelitian ini adalah untuk mengetahui bagaimana pola komunikasi guru yang dapat menstimulasi kemampuan HOTS anak di PAUD Taman Belia Candi Semarang. Komunikasai pada anak usia dini tentu berbeda dengan komunikasi pada orang dewasa. Pada anak usia dini, dalam berkomunikasi anak mulai peka untuk menerima berbagai rangsangan, masa peka pada masing-masing anak juga berbeda. Agar komunikasi menjadi efektif, mendampingi anak melalui stimulasi agar mampu berpikir tingkat tinggi yang bukan hanya sekedar menghafal tetapi lebih pada kemampuan berpikir logis, analitis, sistematis, kritis, dan kreatif, serta kemampuan bekerja sama. Tingkatan kemampuan berpikir yang dibagi menjadi tingkat rendah dan tinggi yaitu mengingat, memahami, mengaplikasikan, menganalisis, mengevaluasi, dan mencipta. Penelitian ini menggunakan metode kualitatif dengan pendekatan  fakta dan data-data yang diperoleh dari sumber data yang di ambil melalui wawancara, observasi, dan dokumentasi. Hasil dari penelitian ini adalah pola komunikasi guru di PAUD Taman Belia Candi Semarang dalam menstimulasi kemampuan HOTS anak melalui pembelajaran pembelajaran berbasis STEAM, terlihat saat guru-guru menstimulasi siswa dalam kegiatan pembelajaran dan bermain melalui pola komunikasi yang efektif. Menggunakan pola komunikasi dua arah dan kemampuan berpikir tingkat tinggi di PAUD Taman Belia Candi Semarang  pada anak usia 5-6 tahun anak mampu menyelesaikan masalahnya sendiri dari masalahnya yang sangat beragam.Kata kunci: Hot’s, komunikasi, STEAM","container-title":"PAUDIA : Jurnal Penelitian dalam Bidang Pendidikan Anak Usia Dini","DOI":"10.26877/paudia.v11i2.13245","ISSN":"2598-4047, 2089-1431","issue":"2","journalAbbreviation":"PAUDIA","license":"https://creativecommons.org/licenses/by-nc-sa/4.0","page":"538-547","source":"DOI.org (Crossref)","title":"Pola Komunikasi Guru Dalam Menstimulasi Kemampuan Hots Pada Anak Usia 5 - 6 Tahun Di Paud Taman Belia Candi Semarang","volume":"11","author":[{"family":"Sumbawa","given":"Rieyani Okta"},{"family":"Munawar","given":"Muniroh"},{"family":"Dewi Sagala","given":"Anita Chandra"}],"issued":{"date-parts":[["2022",11,30]]}}}],"schema":"https://github.com/citation-style-language/schema/raw/master/csl-citation.json"} </w:instrText>
      </w:r>
      <w:r w:rsidRPr="00A5532D">
        <w:rPr>
          <w:lang w:val="en-US"/>
        </w:rPr>
        <w:fldChar w:fldCharType="separate"/>
      </w:r>
      <w:r w:rsidRPr="00A5532D">
        <w:t>(Sumbawa et al., 2022)</w:t>
      </w:r>
      <w:r w:rsidRPr="00A5532D">
        <w:rPr>
          <w:lang w:val="en-US"/>
        </w:rPr>
        <w:fldChar w:fldCharType="end"/>
      </w:r>
      <w:r w:rsidRPr="00A5532D">
        <w:rPr>
          <w:lang w:val="en-US"/>
        </w:rPr>
        <w:t>. Itulah sebab penting bagi orangtua untuk memiliki kepekaan pada anak dalam berkomunikasi. Kepekaan tersebut bisa dilakukan oleh orangtua lagi-lagi dengan bersikap proktif dalam menjalin komunikasi dengan anak.</w:t>
      </w:r>
    </w:p>
    <w:p w14:paraId="02AC3B0D" w14:textId="10E8E013" w:rsidR="00B42040" w:rsidRDefault="00B42040">
      <w:pPr>
        <w:spacing w:after="120" w:line="360" w:lineRule="auto"/>
        <w:ind w:firstLine="567"/>
        <w:jc w:val="both"/>
        <w:rPr>
          <w:rFonts w:ascii="Times New Roman" w:eastAsia="Times New Roman" w:hAnsi="Times New Roman" w:cs="Times New Roman"/>
          <w:sz w:val="24"/>
          <w:szCs w:val="24"/>
        </w:rPr>
      </w:pPr>
    </w:p>
    <w:p w14:paraId="24620278" w14:textId="5C61E7BD" w:rsidR="00B42040" w:rsidRDefault="00000000">
      <w:pPr>
        <w:widowControl w:val="0"/>
        <w:spacing w:after="120" w:line="360" w:lineRule="auto"/>
        <w:ind w:right="-32" w:hanging="1"/>
        <w:rPr>
          <w:rFonts w:ascii="Times New Roman" w:eastAsia="Times New Roman" w:hAnsi="Times New Roman" w:cs="Times New Roman"/>
          <w:sz w:val="24"/>
          <w:szCs w:val="24"/>
        </w:rPr>
      </w:pPr>
      <w:r>
        <w:rPr>
          <w:rFonts w:ascii="Times New Roman" w:eastAsia="Times New Roman" w:hAnsi="Times New Roman" w:cs="Times New Roman"/>
          <w:b/>
          <w:sz w:val="24"/>
          <w:szCs w:val="24"/>
        </w:rPr>
        <w:t>KESIMPULAN</w:t>
      </w:r>
    </w:p>
    <w:p w14:paraId="39CA94A1" w14:textId="77777777" w:rsidR="00A5532D" w:rsidRPr="00A5532D" w:rsidRDefault="00A5532D" w:rsidP="00A5532D">
      <w:pPr>
        <w:widowControl w:val="0"/>
        <w:spacing w:after="120" w:line="360" w:lineRule="auto"/>
        <w:ind w:right="-32" w:firstLine="567"/>
        <w:jc w:val="both"/>
        <w:rPr>
          <w:rFonts w:ascii="Times New Roman" w:eastAsia="Times New Roman" w:hAnsi="Times New Roman" w:cs="Times New Roman"/>
          <w:sz w:val="24"/>
          <w:szCs w:val="24"/>
        </w:rPr>
      </w:pPr>
      <w:r w:rsidRPr="00A5532D">
        <w:rPr>
          <w:rFonts w:ascii="Times New Roman" w:eastAsia="Times New Roman" w:hAnsi="Times New Roman" w:cs="Times New Roman"/>
          <w:sz w:val="24"/>
          <w:szCs w:val="24"/>
        </w:rPr>
        <w:t xml:space="preserve">Berkomunikasi secara intensif dengan anak bisa menjadikan orangtua mendapatkan kemudahan dalam mengarahkan untuk berperilaku positif. Upaya yang bisa dilakukan oleh orangtua adalah dengan meneladani Nabi Muhammad SAW dalam berkomunikasi dengan anak. Hal itu akan mengantarkan pada terciptanya komunikasi multi arah dengan anak sehingga bisa menghasilkan lingkungan keluarga yang demokratis, harmonis dan dinamis. </w:t>
      </w:r>
    </w:p>
    <w:p w14:paraId="46716B21" w14:textId="2BB4AFF1" w:rsidR="00A5532D" w:rsidRDefault="00A5532D" w:rsidP="00A5532D">
      <w:pPr>
        <w:widowControl w:val="0"/>
        <w:spacing w:after="120" w:line="360" w:lineRule="auto"/>
        <w:ind w:right="-32" w:firstLine="567"/>
        <w:jc w:val="both"/>
        <w:rPr>
          <w:rFonts w:ascii="Times New Roman" w:eastAsia="Times New Roman" w:hAnsi="Times New Roman" w:cs="Times New Roman"/>
          <w:sz w:val="24"/>
          <w:szCs w:val="24"/>
        </w:rPr>
      </w:pPr>
      <w:r w:rsidRPr="00A5532D">
        <w:rPr>
          <w:rFonts w:ascii="Times New Roman" w:eastAsia="Times New Roman" w:hAnsi="Times New Roman" w:cs="Times New Roman"/>
          <w:sz w:val="24"/>
          <w:szCs w:val="24"/>
        </w:rPr>
        <w:t>Ada empat langkah yang bisa dilakukan oleh orangtua untuk bisa menjalin komunikasi multi arah dengan anak sehingga bisa menghasilkan lingkungan keluarga yang demokratis, harmonis dan dinamis. Pertama, dengan menjadikan empat sifat Nabi Muhammad SAW (shidiq, tabligh, amanah dan fathonah) sebagai prinsip dalam berkomunikasi dengan anak. Kedua, bersikap lemah lembut saat berkomunikasi dengan anak. Ketiga, aktif berkomunikasi dengan mengucapkan salam terlebih dahulu ketika lewat di hadapan anak, mengajak bermain bersama, mengajak berbagi makanan, dan menggendongnya. Keempat, bersikap peka pada anak ketika menjalin komunikasi dengannya.</w:t>
      </w:r>
    </w:p>
    <w:p w14:paraId="08B636BF" w14:textId="77777777" w:rsidR="00B42040" w:rsidRDefault="00B42040">
      <w:pPr>
        <w:widowControl w:val="0"/>
        <w:spacing w:after="120" w:line="360" w:lineRule="auto"/>
        <w:ind w:right="-32" w:firstLine="567"/>
        <w:jc w:val="both"/>
        <w:rPr>
          <w:rFonts w:ascii="Times New Roman" w:eastAsia="Times New Roman" w:hAnsi="Times New Roman" w:cs="Times New Roman"/>
          <w:sz w:val="24"/>
          <w:szCs w:val="24"/>
        </w:rPr>
      </w:pPr>
    </w:p>
    <w:p w14:paraId="33C746F3" w14:textId="34AB6FFB" w:rsidR="00DB45F2" w:rsidRPr="00DB45F2" w:rsidRDefault="00000000" w:rsidP="00F74014">
      <w:pPr>
        <w:pStyle w:val="Bibliography"/>
        <w:spacing w:after="120" w:line="360" w:lineRule="auto"/>
        <w:rPr>
          <w:rFonts w:ascii="Times New Roman" w:hAnsi="Times New Roman" w:cs="Times New Roman"/>
          <w:sz w:val="24"/>
          <w:szCs w:val="24"/>
        </w:rPr>
      </w:pPr>
      <w:r w:rsidRPr="00DB45F2">
        <w:rPr>
          <w:rFonts w:ascii="Times New Roman" w:eastAsia="Times New Roman" w:hAnsi="Times New Roman" w:cs="Times New Roman"/>
          <w:b/>
          <w:sz w:val="24"/>
          <w:szCs w:val="24"/>
        </w:rPr>
        <w:t>DAFTAR</w:t>
      </w:r>
      <w:r w:rsidR="00F74014">
        <w:rPr>
          <w:rFonts w:ascii="Times New Roman" w:eastAsia="Times New Roman" w:hAnsi="Times New Roman" w:cs="Times New Roman"/>
          <w:b/>
          <w:sz w:val="24"/>
          <w:szCs w:val="24"/>
        </w:rPr>
        <w:t xml:space="preserve"> </w:t>
      </w:r>
      <w:r w:rsidRPr="00DB45F2">
        <w:rPr>
          <w:rFonts w:ascii="Times New Roman" w:eastAsia="Times New Roman" w:hAnsi="Times New Roman" w:cs="Times New Roman"/>
          <w:b/>
          <w:sz w:val="24"/>
          <w:szCs w:val="24"/>
        </w:rPr>
        <w:t>PUSTAKA</w:t>
      </w:r>
      <w:r w:rsidR="00A5532D" w:rsidRPr="00DB45F2">
        <w:rPr>
          <w:rFonts w:ascii="Times New Roman" w:eastAsia="Times New Roman" w:hAnsi="Times New Roman" w:cs="Times New Roman"/>
          <w:b/>
          <w:sz w:val="24"/>
          <w:szCs w:val="24"/>
        </w:rPr>
        <w:t xml:space="preserve"> </w:t>
      </w:r>
      <w:r w:rsidRPr="00DB45F2">
        <w:rPr>
          <w:rFonts w:ascii="Times New Roman" w:eastAsia="Times New Roman" w:hAnsi="Times New Roman" w:cs="Times New Roman"/>
          <w:b/>
          <w:sz w:val="24"/>
          <w:szCs w:val="24"/>
        </w:rPr>
        <w:br/>
      </w:r>
      <w:r w:rsidR="00DB45F2" w:rsidRPr="00DB45F2">
        <w:rPr>
          <w:rFonts w:eastAsia="Times New Roman"/>
          <w:bCs/>
          <w:iCs/>
          <w:sz w:val="24"/>
          <w:szCs w:val="24"/>
        </w:rPr>
        <w:fldChar w:fldCharType="begin"/>
      </w:r>
      <w:r w:rsidR="00DB45F2" w:rsidRPr="00DB45F2">
        <w:rPr>
          <w:rFonts w:eastAsia="Times New Roman"/>
          <w:bCs/>
          <w:iCs/>
          <w:sz w:val="24"/>
          <w:szCs w:val="24"/>
        </w:rPr>
        <w:instrText xml:space="preserve"> ADDIN ZOTERO_BIBL {"uncited":[],"omitted":[],"custom":[]} CSL_BIBLIOGRAPHY </w:instrText>
      </w:r>
      <w:r w:rsidR="00DB45F2" w:rsidRPr="00DB45F2">
        <w:rPr>
          <w:rFonts w:eastAsia="Times New Roman"/>
          <w:bCs/>
          <w:iCs/>
          <w:sz w:val="24"/>
          <w:szCs w:val="24"/>
        </w:rPr>
        <w:fldChar w:fldCharType="separate"/>
      </w:r>
      <w:r w:rsidR="00DB45F2" w:rsidRPr="00DB45F2">
        <w:rPr>
          <w:rFonts w:ascii="Times New Roman" w:hAnsi="Times New Roman" w:cs="Times New Roman"/>
          <w:sz w:val="24"/>
          <w:szCs w:val="24"/>
        </w:rPr>
        <w:t xml:space="preserve">Aeni, A. N., Juneli, J. A., Indriani, E., Septiyanti, I. N., &amp; Restina, R. (2022). </w:t>
      </w:r>
      <w:r w:rsidR="00DB45F2" w:rsidRPr="00DB45F2">
        <w:rPr>
          <w:rFonts w:ascii="Times New Roman" w:hAnsi="Times New Roman" w:cs="Times New Roman"/>
          <w:sz w:val="24"/>
          <w:szCs w:val="24"/>
        </w:rPr>
        <w:lastRenderedPageBreak/>
        <w:t xml:space="preserve">Penggunaan E – Book KIJUBI (Kisah Takjub Nabi) Dalam Meningkatkan Pemahaman Siswa SD Kelas V Terhadap Keteladanan Nabi Muhammad SAW. </w:t>
      </w:r>
      <w:r w:rsidR="00DB45F2" w:rsidRPr="00DB45F2">
        <w:rPr>
          <w:rFonts w:ascii="Times New Roman" w:hAnsi="Times New Roman" w:cs="Times New Roman"/>
          <w:i/>
          <w:iCs/>
          <w:sz w:val="24"/>
          <w:szCs w:val="24"/>
        </w:rPr>
        <w:t>Al-Madrasah: Jurnal Pendidikan Madrasah Ibtidaiyah</w:t>
      </w:r>
      <w:r w:rsidR="00DB45F2" w:rsidRPr="00DB45F2">
        <w:rPr>
          <w:rFonts w:ascii="Times New Roman" w:hAnsi="Times New Roman" w:cs="Times New Roman"/>
          <w:sz w:val="24"/>
          <w:szCs w:val="24"/>
        </w:rPr>
        <w:t xml:space="preserve">, </w:t>
      </w:r>
      <w:r w:rsidR="00DB45F2" w:rsidRPr="00DB45F2">
        <w:rPr>
          <w:rFonts w:ascii="Times New Roman" w:hAnsi="Times New Roman" w:cs="Times New Roman"/>
          <w:i/>
          <w:iCs/>
          <w:sz w:val="24"/>
          <w:szCs w:val="24"/>
        </w:rPr>
        <w:t>6</w:t>
      </w:r>
      <w:r w:rsidR="00DB45F2" w:rsidRPr="00DB45F2">
        <w:rPr>
          <w:rFonts w:ascii="Times New Roman" w:hAnsi="Times New Roman" w:cs="Times New Roman"/>
          <w:sz w:val="24"/>
          <w:szCs w:val="24"/>
        </w:rPr>
        <w:t>(4), 1214. https://doi.org/10.35931/am.v6i4.1113</w:t>
      </w:r>
    </w:p>
    <w:p w14:paraId="7EF9AEF7" w14:textId="77777777" w:rsidR="00DB45F2" w:rsidRPr="00DB45F2" w:rsidRDefault="00DB45F2" w:rsidP="00DB45F2">
      <w:pPr>
        <w:pStyle w:val="Bibliography"/>
        <w:spacing w:after="120" w:line="360" w:lineRule="auto"/>
        <w:jc w:val="both"/>
        <w:rPr>
          <w:rFonts w:ascii="Times New Roman" w:hAnsi="Times New Roman" w:cs="Times New Roman"/>
          <w:sz w:val="24"/>
          <w:szCs w:val="24"/>
        </w:rPr>
      </w:pPr>
      <w:r w:rsidRPr="00DB45F2">
        <w:rPr>
          <w:rFonts w:ascii="Times New Roman" w:hAnsi="Times New Roman" w:cs="Times New Roman"/>
          <w:sz w:val="24"/>
          <w:szCs w:val="24"/>
        </w:rPr>
        <w:t xml:space="preserve">Bahri, S., Thahira, Y., &amp; Taqwadin, D. A. (2024). FATHER’S ROLE AND CHARACTER EDUCATION: A REFLECTIVE ANALYSIS OF THE QUR’ANIC STORIES. </w:t>
      </w:r>
      <w:r w:rsidRPr="00DB45F2">
        <w:rPr>
          <w:rFonts w:ascii="Times New Roman" w:hAnsi="Times New Roman" w:cs="Times New Roman"/>
          <w:i/>
          <w:iCs/>
          <w:sz w:val="24"/>
          <w:szCs w:val="24"/>
        </w:rPr>
        <w:t>Jurnal Ilmiah Islam Futura</w:t>
      </w:r>
      <w:r w:rsidRPr="00DB45F2">
        <w:rPr>
          <w:rFonts w:ascii="Times New Roman" w:hAnsi="Times New Roman" w:cs="Times New Roman"/>
          <w:sz w:val="24"/>
          <w:szCs w:val="24"/>
        </w:rPr>
        <w:t xml:space="preserve">, </w:t>
      </w:r>
      <w:r w:rsidRPr="00DB45F2">
        <w:rPr>
          <w:rFonts w:ascii="Times New Roman" w:hAnsi="Times New Roman" w:cs="Times New Roman"/>
          <w:i/>
          <w:iCs/>
          <w:sz w:val="24"/>
          <w:szCs w:val="24"/>
        </w:rPr>
        <w:t>24</w:t>
      </w:r>
      <w:r w:rsidRPr="00DB45F2">
        <w:rPr>
          <w:rFonts w:ascii="Times New Roman" w:hAnsi="Times New Roman" w:cs="Times New Roman"/>
          <w:sz w:val="24"/>
          <w:szCs w:val="24"/>
        </w:rPr>
        <w:t>(1), 102. https://doi.org/10.22373/jiif.v24i1.13785</w:t>
      </w:r>
    </w:p>
    <w:p w14:paraId="4BBA4000" w14:textId="77777777" w:rsidR="00DB45F2" w:rsidRPr="00DB45F2" w:rsidRDefault="00DB45F2" w:rsidP="00DB45F2">
      <w:pPr>
        <w:pStyle w:val="Bibliography"/>
        <w:spacing w:after="120" w:line="360" w:lineRule="auto"/>
        <w:jc w:val="both"/>
        <w:rPr>
          <w:rFonts w:ascii="Times New Roman" w:hAnsi="Times New Roman" w:cs="Times New Roman"/>
          <w:sz w:val="24"/>
          <w:szCs w:val="24"/>
        </w:rPr>
      </w:pPr>
      <w:r w:rsidRPr="00DB45F2">
        <w:rPr>
          <w:rFonts w:ascii="Times New Roman" w:hAnsi="Times New Roman" w:cs="Times New Roman"/>
          <w:sz w:val="24"/>
          <w:szCs w:val="24"/>
        </w:rPr>
        <w:t xml:space="preserve">Basir, Abd., &amp; Rahman, A. (2020). Internalization of Religious Values in The Islam Program Teacher’s Family Education of High School and High Vocational School Muhammadiyah Banjarmasin. </w:t>
      </w:r>
      <w:r w:rsidRPr="00DB45F2">
        <w:rPr>
          <w:rFonts w:ascii="Times New Roman" w:hAnsi="Times New Roman" w:cs="Times New Roman"/>
          <w:i/>
          <w:iCs/>
          <w:sz w:val="24"/>
          <w:szCs w:val="24"/>
        </w:rPr>
        <w:t>Nazhruna: Jurnal Pendidikan Islam</w:t>
      </w:r>
      <w:r w:rsidRPr="00DB45F2">
        <w:rPr>
          <w:rFonts w:ascii="Times New Roman" w:hAnsi="Times New Roman" w:cs="Times New Roman"/>
          <w:sz w:val="24"/>
          <w:szCs w:val="24"/>
        </w:rPr>
        <w:t xml:space="preserve">, </w:t>
      </w:r>
      <w:r w:rsidRPr="00DB45F2">
        <w:rPr>
          <w:rFonts w:ascii="Times New Roman" w:hAnsi="Times New Roman" w:cs="Times New Roman"/>
          <w:i/>
          <w:iCs/>
          <w:sz w:val="24"/>
          <w:szCs w:val="24"/>
        </w:rPr>
        <w:t>3</w:t>
      </w:r>
      <w:r w:rsidRPr="00DB45F2">
        <w:rPr>
          <w:rFonts w:ascii="Times New Roman" w:hAnsi="Times New Roman" w:cs="Times New Roman"/>
          <w:sz w:val="24"/>
          <w:szCs w:val="24"/>
        </w:rPr>
        <w:t>(2), 180–190. https://doi.org/10.31538/nzh.v3i2.624</w:t>
      </w:r>
    </w:p>
    <w:p w14:paraId="43362D05" w14:textId="77777777" w:rsidR="00DB45F2" w:rsidRPr="00DB45F2" w:rsidRDefault="00DB45F2" w:rsidP="00DB45F2">
      <w:pPr>
        <w:pStyle w:val="Bibliography"/>
        <w:spacing w:after="120" w:line="360" w:lineRule="auto"/>
        <w:jc w:val="both"/>
        <w:rPr>
          <w:rFonts w:ascii="Times New Roman" w:hAnsi="Times New Roman" w:cs="Times New Roman"/>
          <w:sz w:val="24"/>
          <w:szCs w:val="24"/>
        </w:rPr>
      </w:pPr>
      <w:r w:rsidRPr="00DB45F2">
        <w:rPr>
          <w:rFonts w:ascii="Times New Roman" w:hAnsi="Times New Roman" w:cs="Times New Roman"/>
          <w:sz w:val="24"/>
          <w:szCs w:val="24"/>
        </w:rPr>
        <w:t xml:space="preserve">Cameron, C., &amp; Most, P. (2020). </w:t>
      </w:r>
      <w:r w:rsidRPr="00DB45F2">
        <w:rPr>
          <w:rFonts w:ascii="Times New Roman" w:hAnsi="Times New Roman" w:cs="Times New Roman"/>
          <w:i/>
          <w:iCs/>
          <w:sz w:val="24"/>
          <w:szCs w:val="24"/>
        </w:rPr>
        <w:t>Transforming Early Childhood in England: Towards a Democratic Education</w:t>
      </w:r>
      <w:r w:rsidRPr="00DB45F2">
        <w:rPr>
          <w:rFonts w:ascii="Times New Roman" w:hAnsi="Times New Roman" w:cs="Times New Roman"/>
          <w:sz w:val="24"/>
          <w:szCs w:val="24"/>
        </w:rPr>
        <w:t>. UCL Press. https://doi.org/10.14324/111.9781787357167</w:t>
      </w:r>
    </w:p>
    <w:p w14:paraId="1069FDAC" w14:textId="77777777" w:rsidR="00DB45F2" w:rsidRPr="00DB45F2" w:rsidRDefault="00DB45F2" w:rsidP="00DB45F2">
      <w:pPr>
        <w:pStyle w:val="Bibliography"/>
        <w:spacing w:after="120" w:line="360" w:lineRule="auto"/>
        <w:jc w:val="both"/>
        <w:rPr>
          <w:rFonts w:ascii="Times New Roman" w:hAnsi="Times New Roman" w:cs="Times New Roman"/>
          <w:sz w:val="24"/>
          <w:szCs w:val="24"/>
        </w:rPr>
      </w:pPr>
      <w:r w:rsidRPr="00DB45F2">
        <w:rPr>
          <w:rFonts w:ascii="Times New Roman" w:hAnsi="Times New Roman" w:cs="Times New Roman"/>
          <w:sz w:val="24"/>
          <w:szCs w:val="24"/>
        </w:rPr>
        <w:t xml:space="preserve">Hall, J. R., Savas-Hall, S., &amp; Shaw, E. H. (2023). A deductive approach to a systematic review of entrepreneurship literature. </w:t>
      </w:r>
      <w:r w:rsidRPr="00DB45F2">
        <w:rPr>
          <w:rFonts w:ascii="Times New Roman" w:hAnsi="Times New Roman" w:cs="Times New Roman"/>
          <w:i/>
          <w:iCs/>
          <w:sz w:val="24"/>
          <w:szCs w:val="24"/>
        </w:rPr>
        <w:t>Management Review Quarterly</w:t>
      </w:r>
      <w:r w:rsidRPr="00DB45F2">
        <w:rPr>
          <w:rFonts w:ascii="Times New Roman" w:hAnsi="Times New Roman" w:cs="Times New Roman"/>
          <w:sz w:val="24"/>
          <w:szCs w:val="24"/>
        </w:rPr>
        <w:t xml:space="preserve">, </w:t>
      </w:r>
      <w:r w:rsidRPr="00DB45F2">
        <w:rPr>
          <w:rFonts w:ascii="Times New Roman" w:hAnsi="Times New Roman" w:cs="Times New Roman"/>
          <w:i/>
          <w:iCs/>
          <w:sz w:val="24"/>
          <w:szCs w:val="24"/>
        </w:rPr>
        <w:t>73</w:t>
      </w:r>
      <w:r w:rsidRPr="00DB45F2">
        <w:rPr>
          <w:rFonts w:ascii="Times New Roman" w:hAnsi="Times New Roman" w:cs="Times New Roman"/>
          <w:sz w:val="24"/>
          <w:szCs w:val="24"/>
        </w:rPr>
        <w:t>(3), 987–1016. https://doi.org/10.1007/s11301-022-00266-9</w:t>
      </w:r>
    </w:p>
    <w:p w14:paraId="4D3575B1" w14:textId="77777777" w:rsidR="00DB45F2" w:rsidRPr="00DB45F2" w:rsidRDefault="00DB45F2" w:rsidP="00DB45F2">
      <w:pPr>
        <w:pStyle w:val="Bibliography"/>
        <w:spacing w:after="120" w:line="360" w:lineRule="auto"/>
        <w:jc w:val="both"/>
        <w:rPr>
          <w:rFonts w:ascii="Times New Roman" w:hAnsi="Times New Roman" w:cs="Times New Roman"/>
          <w:sz w:val="24"/>
          <w:szCs w:val="24"/>
        </w:rPr>
      </w:pPr>
      <w:r w:rsidRPr="00DB45F2">
        <w:rPr>
          <w:rFonts w:ascii="Times New Roman" w:hAnsi="Times New Roman" w:cs="Times New Roman"/>
          <w:sz w:val="24"/>
          <w:szCs w:val="24"/>
        </w:rPr>
        <w:t xml:space="preserve">Heryanto, B., Sarifudin, A., Herman, H., Maulida, A., &amp; Jabar, A. (2022). Metode Rasulullah Dalam Mendidik Anak: Studi Hadits Sammillah Wakul Biyaminik Wa Mimma Yalik (Ucapkan Bismillah Dan Makan Menggunakan Tangan Kanan Dan Memakan Makanan Yang Ada Disekitar). </w:t>
      </w:r>
      <w:r w:rsidRPr="00DB45F2">
        <w:rPr>
          <w:rFonts w:ascii="Times New Roman" w:hAnsi="Times New Roman" w:cs="Times New Roman"/>
          <w:i/>
          <w:iCs/>
          <w:sz w:val="24"/>
          <w:szCs w:val="24"/>
        </w:rPr>
        <w:t>Edukasi Islami: Jurnal Pendidikan Islam</w:t>
      </w:r>
      <w:r w:rsidRPr="00DB45F2">
        <w:rPr>
          <w:rFonts w:ascii="Times New Roman" w:hAnsi="Times New Roman" w:cs="Times New Roman"/>
          <w:sz w:val="24"/>
          <w:szCs w:val="24"/>
        </w:rPr>
        <w:t xml:space="preserve">, </w:t>
      </w:r>
      <w:r w:rsidRPr="00DB45F2">
        <w:rPr>
          <w:rFonts w:ascii="Times New Roman" w:hAnsi="Times New Roman" w:cs="Times New Roman"/>
          <w:i/>
          <w:iCs/>
          <w:sz w:val="24"/>
          <w:szCs w:val="24"/>
        </w:rPr>
        <w:t>11</w:t>
      </w:r>
      <w:r w:rsidRPr="00DB45F2">
        <w:rPr>
          <w:rFonts w:ascii="Times New Roman" w:hAnsi="Times New Roman" w:cs="Times New Roman"/>
          <w:sz w:val="24"/>
          <w:szCs w:val="24"/>
        </w:rPr>
        <w:t>(03), 819. https://doi.org/10.30868/ei.v11i03.3174</w:t>
      </w:r>
    </w:p>
    <w:p w14:paraId="16F0E8B6" w14:textId="77777777" w:rsidR="00DB45F2" w:rsidRPr="00DB45F2" w:rsidRDefault="00DB45F2" w:rsidP="00DB45F2">
      <w:pPr>
        <w:pStyle w:val="Bibliography"/>
        <w:spacing w:after="120" w:line="360" w:lineRule="auto"/>
        <w:jc w:val="both"/>
        <w:rPr>
          <w:rFonts w:ascii="Times New Roman" w:hAnsi="Times New Roman" w:cs="Times New Roman"/>
          <w:sz w:val="24"/>
          <w:szCs w:val="24"/>
        </w:rPr>
      </w:pPr>
      <w:r w:rsidRPr="00DB45F2">
        <w:rPr>
          <w:rFonts w:ascii="Times New Roman" w:hAnsi="Times New Roman" w:cs="Times New Roman"/>
          <w:sz w:val="24"/>
          <w:szCs w:val="24"/>
        </w:rPr>
        <w:t xml:space="preserve">Iqbal, M., &amp; Prawening, C. (2019). Refleksi Kebenaran: Prinsip Kejujuran sebagai Komunikasi Spiritual Anak di Era Digital. </w:t>
      </w:r>
      <w:r w:rsidRPr="00DB45F2">
        <w:rPr>
          <w:rFonts w:ascii="Times New Roman" w:hAnsi="Times New Roman" w:cs="Times New Roman"/>
          <w:i/>
          <w:iCs/>
          <w:sz w:val="24"/>
          <w:szCs w:val="24"/>
        </w:rPr>
        <w:t>Al-Balagh : Jurnal Dakwah Dan Komunikasi</w:t>
      </w:r>
      <w:r w:rsidRPr="00DB45F2">
        <w:rPr>
          <w:rFonts w:ascii="Times New Roman" w:hAnsi="Times New Roman" w:cs="Times New Roman"/>
          <w:sz w:val="24"/>
          <w:szCs w:val="24"/>
        </w:rPr>
        <w:t xml:space="preserve">, </w:t>
      </w:r>
      <w:r w:rsidRPr="00DB45F2">
        <w:rPr>
          <w:rFonts w:ascii="Times New Roman" w:hAnsi="Times New Roman" w:cs="Times New Roman"/>
          <w:i/>
          <w:iCs/>
          <w:sz w:val="24"/>
          <w:szCs w:val="24"/>
        </w:rPr>
        <w:t>3</w:t>
      </w:r>
      <w:r w:rsidRPr="00DB45F2">
        <w:rPr>
          <w:rFonts w:ascii="Times New Roman" w:hAnsi="Times New Roman" w:cs="Times New Roman"/>
          <w:sz w:val="24"/>
          <w:szCs w:val="24"/>
        </w:rPr>
        <w:t>(2), 175–192. https://doi.org/10.22515/balagh.v3i2.1402</w:t>
      </w:r>
    </w:p>
    <w:p w14:paraId="331C46B0" w14:textId="77777777" w:rsidR="00DB45F2" w:rsidRPr="00DB45F2" w:rsidRDefault="00DB45F2" w:rsidP="00DB45F2">
      <w:pPr>
        <w:pStyle w:val="Bibliography"/>
        <w:spacing w:after="120" w:line="360" w:lineRule="auto"/>
        <w:jc w:val="both"/>
        <w:rPr>
          <w:rFonts w:ascii="Times New Roman" w:hAnsi="Times New Roman" w:cs="Times New Roman"/>
          <w:sz w:val="24"/>
          <w:szCs w:val="24"/>
        </w:rPr>
      </w:pPr>
      <w:r w:rsidRPr="00DB45F2">
        <w:rPr>
          <w:rFonts w:ascii="Times New Roman" w:hAnsi="Times New Roman" w:cs="Times New Roman"/>
          <w:sz w:val="24"/>
          <w:szCs w:val="24"/>
        </w:rPr>
        <w:t xml:space="preserve">Kyngäs, H. (2020). Qualitative Research and Content Analysis. In H. Kyngäs, K. Mikkonen, &amp; M. Kääriäinen (Eds.), </w:t>
      </w:r>
      <w:r w:rsidRPr="00DB45F2">
        <w:rPr>
          <w:rFonts w:ascii="Times New Roman" w:hAnsi="Times New Roman" w:cs="Times New Roman"/>
          <w:i/>
          <w:iCs/>
          <w:sz w:val="24"/>
          <w:szCs w:val="24"/>
        </w:rPr>
        <w:t>The Application of Content Analysis in Nursing Science Research</w:t>
      </w:r>
      <w:r w:rsidRPr="00DB45F2">
        <w:rPr>
          <w:rFonts w:ascii="Times New Roman" w:hAnsi="Times New Roman" w:cs="Times New Roman"/>
          <w:sz w:val="24"/>
          <w:szCs w:val="24"/>
        </w:rPr>
        <w:t xml:space="preserve"> (pp. 3–11). Springer International Publishing. https://doi.org/10.1007/978-3-030-30199-6_1</w:t>
      </w:r>
    </w:p>
    <w:p w14:paraId="5ED0AD18" w14:textId="77777777" w:rsidR="00DB45F2" w:rsidRPr="00DB45F2" w:rsidRDefault="00DB45F2" w:rsidP="00DB45F2">
      <w:pPr>
        <w:pStyle w:val="Bibliography"/>
        <w:spacing w:after="120" w:line="360" w:lineRule="auto"/>
        <w:jc w:val="both"/>
        <w:rPr>
          <w:rFonts w:ascii="Times New Roman" w:hAnsi="Times New Roman" w:cs="Times New Roman"/>
          <w:sz w:val="24"/>
          <w:szCs w:val="24"/>
        </w:rPr>
      </w:pPr>
      <w:r w:rsidRPr="00DB45F2">
        <w:rPr>
          <w:rFonts w:ascii="Times New Roman" w:hAnsi="Times New Roman" w:cs="Times New Roman"/>
          <w:sz w:val="24"/>
          <w:szCs w:val="24"/>
        </w:rPr>
        <w:t xml:space="preserve">Nasri Dini, M., &amp; Bakri, S. (2021). Implementasi Sifat Nabi dalam Kepemimpinan Pendidikan di Sekolah Dasar. </w:t>
      </w:r>
      <w:r w:rsidRPr="00DB45F2">
        <w:rPr>
          <w:rFonts w:ascii="Times New Roman" w:hAnsi="Times New Roman" w:cs="Times New Roman"/>
          <w:i/>
          <w:iCs/>
          <w:sz w:val="24"/>
          <w:szCs w:val="24"/>
        </w:rPr>
        <w:t>DWIJA CENDEKIA: Jurnal Riset Pedagogik</w:t>
      </w:r>
      <w:r w:rsidRPr="00DB45F2">
        <w:rPr>
          <w:rFonts w:ascii="Times New Roman" w:hAnsi="Times New Roman" w:cs="Times New Roman"/>
          <w:sz w:val="24"/>
          <w:szCs w:val="24"/>
        </w:rPr>
        <w:t xml:space="preserve">, </w:t>
      </w:r>
      <w:r w:rsidRPr="00DB45F2">
        <w:rPr>
          <w:rFonts w:ascii="Times New Roman" w:hAnsi="Times New Roman" w:cs="Times New Roman"/>
          <w:i/>
          <w:iCs/>
          <w:sz w:val="24"/>
          <w:szCs w:val="24"/>
        </w:rPr>
        <w:t>5</w:t>
      </w:r>
      <w:r w:rsidRPr="00DB45F2">
        <w:rPr>
          <w:rFonts w:ascii="Times New Roman" w:hAnsi="Times New Roman" w:cs="Times New Roman"/>
          <w:sz w:val="24"/>
          <w:szCs w:val="24"/>
        </w:rPr>
        <w:t>(2), 248. https://doi.org/10.20961/jdc.v5i2.55514</w:t>
      </w:r>
    </w:p>
    <w:p w14:paraId="068D65C9" w14:textId="77777777" w:rsidR="00DB45F2" w:rsidRPr="00DB45F2" w:rsidRDefault="00DB45F2" w:rsidP="00DB45F2">
      <w:pPr>
        <w:pStyle w:val="Bibliography"/>
        <w:spacing w:after="120" w:line="360" w:lineRule="auto"/>
        <w:jc w:val="both"/>
        <w:rPr>
          <w:rFonts w:ascii="Times New Roman" w:hAnsi="Times New Roman" w:cs="Times New Roman"/>
          <w:sz w:val="24"/>
          <w:szCs w:val="24"/>
        </w:rPr>
      </w:pPr>
      <w:r w:rsidRPr="00DB45F2">
        <w:rPr>
          <w:rFonts w:ascii="Times New Roman" w:hAnsi="Times New Roman" w:cs="Times New Roman"/>
          <w:sz w:val="24"/>
          <w:szCs w:val="24"/>
        </w:rPr>
        <w:lastRenderedPageBreak/>
        <w:t xml:space="preserve">Petersen, T. L., Møller, L. B., Brønd, J. C., Jepsen, R., &amp; Grøntved, A. (2020). Association between parent and child physical activity: A systematic review. </w:t>
      </w:r>
      <w:r w:rsidRPr="00DB45F2">
        <w:rPr>
          <w:rFonts w:ascii="Times New Roman" w:hAnsi="Times New Roman" w:cs="Times New Roman"/>
          <w:i/>
          <w:iCs/>
          <w:sz w:val="24"/>
          <w:szCs w:val="24"/>
        </w:rPr>
        <w:t>International Journal of Behavioral Nutrition and Physical Activity</w:t>
      </w:r>
      <w:r w:rsidRPr="00DB45F2">
        <w:rPr>
          <w:rFonts w:ascii="Times New Roman" w:hAnsi="Times New Roman" w:cs="Times New Roman"/>
          <w:sz w:val="24"/>
          <w:szCs w:val="24"/>
        </w:rPr>
        <w:t xml:space="preserve">, </w:t>
      </w:r>
      <w:r w:rsidRPr="00DB45F2">
        <w:rPr>
          <w:rFonts w:ascii="Times New Roman" w:hAnsi="Times New Roman" w:cs="Times New Roman"/>
          <w:i/>
          <w:iCs/>
          <w:sz w:val="24"/>
          <w:szCs w:val="24"/>
        </w:rPr>
        <w:t>17</w:t>
      </w:r>
      <w:r w:rsidRPr="00DB45F2">
        <w:rPr>
          <w:rFonts w:ascii="Times New Roman" w:hAnsi="Times New Roman" w:cs="Times New Roman"/>
          <w:sz w:val="24"/>
          <w:szCs w:val="24"/>
        </w:rPr>
        <w:t>(1), 67. https://doi.org/10.1186/s12966-020-00966-z</w:t>
      </w:r>
    </w:p>
    <w:p w14:paraId="7986915B" w14:textId="77777777" w:rsidR="00DB45F2" w:rsidRPr="00DB45F2" w:rsidRDefault="00DB45F2" w:rsidP="00DB45F2">
      <w:pPr>
        <w:pStyle w:val="Bibliography"/>
        <w:spacing w:after="120" w:line="360" w:lineRule="auto"/>
        <w:jc w:val="both"/>
        <w:rPr>
          <w:rFonts w:ascii="Times New Roman" w:hAnsi="Times New Roman" w:cs="Times New Roman"/>
          <w:sz w:val="24"/>
          <w:szCs w:val="24"/>
        </w:rPr>
      </w:pPr>
      <w:r w:rsidRPr="00DB45F2">
        <w:rPr>
          <w:rFonts w:ascii="Times New Roman" w:hAnsi="Times New Roman" w:cs="Times New Roman"/>
          <w:sz w:val="24"/>
          <w:szCs w:val="24"/>
        </w:rPr>
        <w:t xml:space="preserve">Rahayu, A. I. (2021). Sifat-sifat Rasulullah SAW sebagai Dasar Pendidikan Karakter. </w:t>
      </w:r>
      <w:r w:rsidRPr="00DB45F2">
        <w:rPr>
          <w:rFonts w:ascii="Times New Roman" w:hAnsi="Times New Roman" w:cs="Times New Roman"/>
          <w:i/>
          <w:iCs/>
          <w:sz w:val="24"/>
          <w:szCs w:val="24"/>
        </w:rPr>
        <w:t>PROSIDING SEMINAR NASIONAL DIES NATALIS 41 UTP SURAKARTA</w:t>
      </w:r>
      <w:r w:rsidRPr="00DB45F2">
        <w:rPr>
          <w:rFonts w:ascii="Times New Roman" w:hAnsi="Times New Roman" w:cs="Times New Roman"/>
          <w:sz w:val="24"/>
          <w:szCs w:val="24"/>
        </w:rPr>
        <w:t xml:space="preserve">, </w:t>
      </w:r>
      <w:r w:rsidRPr="00DB45F2">
        <w:rPr>
          <w:rFonts w:ascii="Times New Roman" w:hAnsi="Times New Roman" w:cs="Times New Roman"/>
          <w:i/>
          <w:iCs/>
          <w:sz w:val="24"/>
          <w:szCs w:val="24"/>
        </w:rPr>
        <w:t>1</w:t>
      </w:r>
      <w:r w:rsidRPr="00DB45F2">
        <w:rPr>
          <w:rFonts w:ascii="Times New Roman" w:hAnsi="Times New Roman" w:cs="Times New Roman"/>
          <w:sz w:val="24"/>
          <w:szCs w:val="24"/>
        </w:rPr>
        <w:t>(01), 19–26. https://doi.org/10.36728/semnasutp.v1i01.5</w:t>
      </w:r>
    </w:p>
    <w:p w14:paraId="3A8338E2" w14:textId="77777777" w:rsidR="00DB45F2" w:rsidRPr="00DB45F2" w:rsidRDefault="00DB45F2" w:rsidP="00DB45F2">
      <w:pPr>
        <w:pStyle w:val="Bibliography"/>
        <w:spacing w:after="120" w:line="360" w:lineRule="auto"/>
        <w:jc w:val="both"/>
        <w:rPr>
          <w:rFonts w:ascii="Times New Roman" w:hAnsi="Times New Roman" w:cs="Times New Roman"/>
          <w:sz w:val="24"/>
          <w:szCs w:val="24"/>
        </w:rPr>
      </w:pPr>
      <w:r w:rsidRPr="00DB45F2">
        <w:rPr>
          <w:rFonts w:ascii="Times New Roman" w:hAnsi="Times New Roman" w:cs="Times New Roman"/>
          <w:sz w:val="24"/>
          <w:szCs w:val="24"/>
        </w:rPr>
        <w:t xml:space="preserve">Rangkuti, A. N., &amp; Siregar, F. T. (2020). Penanaman Sikap Amanah Peserta Didik di Madrasah Tsanawiyah (MTs.) Swasta Syahbuddin Mustafa Nauli Kabupaten Padang Lawas Utara. </w:t>
      </w:r>
      <w:r w:rsidRPr="00DB45F2">
        <w:rPr>
          <w:rFonts w:ascii="Times New Roman" w:hAnsi="Times New Roman" w:cs="Times New Roman"/>
          <w:i/>
          <w:iCs/>
          <w:sz w:val="24"/>
          <w:szCs w:val="24"/>
        </w:rPr>
        <w:t>Jurnal Pendidikan Agama Islam Al-Thariqah</w:t>
      </w:r>
      <w:r w:rsidRPr="00DB45F2">
        <w:rPr>
          <w:rFonts w:ascii="Times New Roman" w:hAnsi="Times New Roman" w:cs="Times New Roman"/>
          <w:sz w:val="24"/>
          <w:szCs w:val="24"/>
        </w:rPr>
        <w:t xml:space="preserve">, </w:t>
      </w:r>
      <w:r w:rsidRPr="00DB45F2">
        <w:rPr>
          <w:rFonts w:ascii="Times New Roman" w:hAnsi="Times New Roman" w:cs="Times New Roman"/>
          <w:i/>
          <w:iCs/>
          <w:sz w:val="24"/>
          <w:szCs w:val="24"/>
        </w:rPr>
        <w:t>5</w:t>
      </w:r>
      <w:r w:rsidRPr="00DB45F2">
        <w:rPr>
          <w:rFonts w:ascii="Times New Roman" w:hAnsi="Times New Roman" w:cs="Times New Roman"/>
          <w:sz w:val="24"/>
          <w:szCs w:val="24"/>
        </w:rPr>
        <w:t>(1), 1–9. https://doi.org/10.25299/al-thariqah.2020.vol5(1).3736</w:t>
      </w:r>
    </w:p>
    <w:p w14:paraId="572A146F" w14:textId="77777777" w:rsidR="00DB45F2" w:rsidRPr="00DB45F2" w:rsidRDefault="00DB45F2" w:rsidP="00DB45F2">
      <w:pPr>
        <w:pStyle w:val="Bibliography"/>
        <w:spacing w:after="120" w:line="360" w:lineRule="auto"/>
        <w:jc w:val="both"/>
        <w:rPr>
          <w:rFonts w:ascii="Times New Roman" w:hAnsi="Times New Roman" w:cs="Times New Roman"/>
          <w:sz w:val="24"/>
          <w:szCs w:val="24"/>
        </w:rPr>
      </w:pPr>
      <w:r w:rsidRPr="00DB45F2">
        <w:rPr>
          <w:rFonts w:ascii="Times New Roman" w:hAnsi="Times New Roman" w:cs="Times New Roman"/>
          <w:sz w:val="24"/>
          <w:szCs w:val="24"/>
        </w:rPr>
        <w:t xml:space="preserve">Septiani, R. D. (2021). Pentingnya Komunikasi Keluarga dalam Pencegahan Kasus Kekerasan Seks pada Anak Usia Dini. </w:t>
      </w:r>
      <w:r w:rsidRPr="00DB45F2">
        <w:rPr>
          <w:rFonts w:ascii="Times New Roman" w:hAnsi="Times New Roman" w:cs="Times New Roman"/>
          <w:i/>
          <w:iCs/>
          <w:sz w:val="24"/>
          <w:szCs w:val="24"/>
        </w:rPr>
        <w:t>Jurnal Pendidikan Anak</w:t>
      </w:r>
      <w:r w:rsidRPr="00DB45F2">
        <w:rPr>
          <w:rFonts w:ascii="Times New Roman" w:hAnsi="Times New Roman" w:cs="Times New Roman"/>
          <w:sz w:val="24"/>
          <w:szCs w:val="24"/>
        </w:rPr>
        <w:t xml:space="preserve">, </w:t>
      </w:r>
      <w:r w:rsidRPr="00DB45F2">
        <w:rPr>
          <w:rFonts w:ascii="Times New Roman" w:hAnsi="Times New Roman" w:cs="Times New Roman"/>
          <w:i/>
          <w:iCs/>
          <w:sz w:val="24"/>
          <w:szCs w:val="24"/>
        </w:rPr>
        <w:t>10</w:t>
      </w:r>
      <w:r w:rsidRPr="00DB45F2">
        <w:rPr>
          <w:rFonts w:ascii="Times New Roman" w:hAnsi="Times New Roman" w:cs="Times New Roman"/>
          <w:sz w:val="24"/>
          <w:szCs w:val="24"/>
        </w:rPr>
        <w:t>(1), 50–58. https://doi.org/10.21831/jpa.v10i1.40031</w:t>
      </w:r>
    </w:p>
    <w:p w14:paraId="045EDA78" w14:textId="77777777" w:rsidR="00DB45F2" w:rsidRPr="00DB45F2" w:rsidRDefault="00DB45F2" w:rsidP="00DB45F2">
      <w:pPr>
        <w:pStyle w:val="Bibliography"/>
        <w:spacing w:after="120" w:line="360" w:lineRule="auto"/>
        <w:jc w:val="both"/>
        <w:rPr>
          <w:rFonts w:ascii="Times New Roman" w:hAnsi="Times New Roman" w:cs="Times New Roman"/>
          <w:sz w:val="24"/>
          <w:szCs w:val="24"/>
        </w:rPr>
      </w:pPr>
      <w:r w:rsidRPr="00DB45F2">
        <w:rPr>
          <w:rFonts w:ascii="Times New Roman" w:hAnsi="Times New Roman" w:cs="Times New Roman"/>
          <w:sz w:val="24"/>
          <w:szCs w:val="24"/>
        </w:rPr>
        <w:t xml:space="preserve">Sumbawa, R. O., Munawar, M., &amp; Dewi Sagala, A. C. (2022). Pola Komunikasi Guru Dalam Menstimulasi Kemampuan Hots Pada Anak Usia 5—6 Tahun Di Paud Taman Belia Candi Semarang. </w:t>
      </w:r>
      <w:r w:rsidRPr="00DB45F2">
        <w:rPr>
          <w:rFonts w:ascii="Times New Roman" w:hAnsi="Times New Roman" w:cs="Times New Roman"/>
          <w:i/>
          <w:iCs/>
          <w:sz w:val="24"/>
          <w:szCs w:val="24"/>
        </w:rPr>
        <w:t>PAUDIA : Jurnal Penelitian Dalam Bidang Pendidikan Anak Usia Dini</w:t>
      </w:r>
      <w:r w:rsidRPr="00DB45F2">
        <w:rPr>
          <w:rFonts w:ascii="Times New Roman" w:hAnsi="Times New Roman" w:cs="Times New Roman"/>
          <w:sz w:val="24"/>
          <w:szCs w:val="24"/>
        </w:rPr>
        <w:t xml:space="preserve">, </w:t>
      </w:r>
      <w:r w:rsidRPr="00DB45F2">
        <w:rPr>
          <w:rFonts w:ascii="Times New Roman" w:hAnsi="Times New Roman" w:cs="Times New Roman"/>
          <w:i/>
          <w:iCs/>
          <w:sz w:val="24"/>
          <w:szCs w:val="24"/>
        </w:rPr>
        <w:t>11</w:t>
      </w:r>
      <w:r w:rsidRPr="00DB45F2">
        <w:rPr>
          <w:rFonts w:ascii="Times New Roman" w:hAnsi="Times New Roman" w:cs="Times New Roman"/>
          <w:sz w:val="24"/>
          <w:szCs w:val="24"/>
        </w:rPr>
        <w:t>(2), 538–547. https://doi.org/10.26877/paudia.v11i2.13245</w:t>
      </w:r>
    </w:p>
    <w:p w14:paraId="45EFCF89" w14:textId="77777777" w:rsidR="00DB45F2" w:rsidRPr="00DB45F2" w:rsidRDefault="00DB45F2" w:rsidP="00DB45F2">
      <w:pPr>
        <w:pStyle w:val="Bibliography"/>
        <w:spacing w:after="120" w:line="360" w:lineRule="auto"/>
        <w:jc w:val="both"/>
        <w:rPr>
          <w:rFonts w:ascii="Times New Roman" w:hAnsi="Times New Roman" w:cs="Times New Roman"/>
          <w:sz w:val="24"/>
          <w:szCs w:val="24"/>
        </w:rPr>
      </w:pPr>
      <w:r w:rsidRPr="00DB45F2">
        <w:rPr>
          <w:rFonts w:ascii="Times New Roman" w:hAnsi="Times New Roman" w:cs="Times New Roman"/>
          <w:sz w:val="24"/>
          <w:szCs w:val="24"/>
        </w:rPr>
        <w:t xml:space="preserve">Syahbudin, A., Basir, Abd., Karim, A., &amp; Barni, M. (2023). The Role of Parents in Family Education on Surah At-Tahrim (Study of Interpretation Maudhū’ī li Sūrah Wāhidah). </w:t>
      </w:r>
      <w:r w:rsidRPr="00DB45F2">
        <w:rPr>
          <w:rFonts w:ascii="Times New Roman" w:hAnsi="Times New Roman" w:cs="Times New Roman"/>
          <w:i/>
          <w:iCs/>
          <w:sz w:val="24"/>
          <w:szCs w:val="24"/>
        </w:rPr>
        <w:t>Munaddhomah: Jurnal Manajemen Pendidikan Islam</w:t>
      </w:r>
      <w:r w:rsidRPr="00DB45F2">
        <w:rPr>
          <w:rFonts w:ascii="Times New Roman" w:hAnsi="Times New Roman" w:cs="Times New Roman"/>
          <w:sz w:val="24"/>
          <w:szCs w:val="24"/>
        </w:rPr>
        <w:t xml:space="preserve">, </w:t>
      </w:r>
      <w:r w:rsidRPr="00DB45F2">
        <w:rPr>
          <w:rFonts w:ascii="Times New Roman" w:hAnsi="Times New Roman" w:cs="Times New Roman"/>
          <w:i/>
          <w:iCs/>
          <w:sz w:val="24"/>
          <w:szCs w:val="24"/>
        </w:rPr>
        <w:t>3</w:t>
      </w:r>
      <w:r w:rsidRPr="00DB45F2">
        <w:rPr>
          <w:rFonts w:ascii="Times New Roman" w:hAnsi="Times New Roman" w:cs="Times New Roman"/>
          <w:sz w:val="24"/>
          <w:szCs w:val="24"/>
        </w:rPr>
        <w:t>(3), 272–283. https://doi.org/10.31538/munaddhomah.v3i3.285</w:t>
      </w:r>
    </w:p>
    <w:p w14:paraId="1BF99F7A" w14:textId="77777777" w:rsidR="00DB45F2" w:rsidRPr="00DB45F2" w:rsidRDefault="00DB45F2" w:rsidP="00DB45F2">
      <w:pPr>
        <w:pStyle w:val="Bibliography"/>
        <w:spacing w:after="120" w:line="360" w:lineRule="auto"/>
        <w:jc w:val="both"/>
        <w:rPr>
          <w:rFonts w:ascii="Times New Roman" w:hAnsi="Times New Roman" w:cs="Times New Roman"/>
          <w:sz w:val="24"/>
          <w:szCs w:val="24"/>
        </w:rPr>
      </w:pPr>
      <w:r w:rsidRPr="00DB45F2">
        <w:rPr>
          <w:rFonts w:ascii="Times New Roman" w:hAnsi="Times New Roman" w:cs="Times New Roman"/>
          <w:sz w:val="24"/>
          <w:szCs w:val="24"/>
        </w:rPr>
        <w:t xml:space="preserve">Tran, N.-Y., &amp; Chan, E. (2020). Seeking and Finding Research Collaborators: An Exploratory Study of Librarian Motivations, Strategies, and Success Rates. </w:t>
      </w:r>
      <w:r w:rsidRPr="00DB45F2">
        <w:rPr>
          <w:rFonts w:ascii="Times New Roman" w:hAnsi="Times New Roman" w:cs="Times New Roman"/>
          <w:i/>
          <w:iCs/>
          <w:sz w:val="24"/>
          <w:szCs w:val="24"/>
        </w:rPr>
        <w:t>College &amp; Research Libraries</w:t>
      </w:r>
      <w:r w:rsidRPr="00DB45F2">
        <w:rPr>
          <w:rFonts w:ascii="Times New Roman" w:hAnsi="Times New Roman" w:cs="Times New Roman"/>
          <w:sz w:val="24"/>
          <w:szCs w:val="24"/>
        </w:rPr>
        <w:t xml:space="preserve">, </w:t>
      </w:r>
      <w:r w:rsidRPr="00DB45F2">
        <w:rPr>
          <w:rFonts w:ascii="Times New Roman" w:hAnsi="Times New Roman" w:cs="Times New Roman"/>
          <w:i/>
          <w:iCs/>
          <w:sz w:val="24"/>
          <w:szCs w:val="24"/>
        </w:rPr>
        <w:t>81</w:t>
      </w:r>
      <w:r w:rsidRPr="00DB45F2">
        <w:rPr>
          <w:rFonts w:ascii="Times New Roman" w:hAnsi="Times New Roman" w:cs="Times New Roman"/>
          <w:sz w:val="24"/>
          <w:szCs w:val="24"/>
        </w:rPr>
        <w:t>(7). https://doi.org/10.5860/crl.81.7.1095</w:t>
      </w:r>
    </w:p>
    <w:p w14:paraId="5267C397" w14:textId="77777777" w:rsidR="00DB45F2" w:rsidRPr="00DB45F2" w:rsidRDefault="00DB45F2" w:rsidP="00DB45F2">
      <w:pPr>
        <w:pStyle w:val="Bibliography"/>
        <w:spacing w:after="120" w:line="360" w:lineRule="auto"/>
        <w:jc w:val="both"/>
        <w:rPr>
          <w:rFonts w:ascii="Times New Roman" w:hAnsi="Times New Roman" w:cs="Times New Roman"/>
          <w:sz w:val="24"/>
          <w:szCs w:val="24"/>
        </w:rPr>
      </w:pPr>
      <w:r w:rsidRPr="00DB45F2">
        <w:rPr>
          <w:rFonts w:ascii="Times New Roman" w:hAnsi="Times New Roman" w:cs="Times New Roman"/>
          <w:sz w:val="24"/>
          <w:szCs w:val="24"/>
        </w:rPr>
        <w:t xml:space="preserve">Wahyu Ningsih, Julia Amanda, &amp; Siti Nurhalimah. (2024). Penerapan Sifat Shiddiq Rasulullah SAW Terhadap Anak Usia Dini. </w:t>
      </w:r>
      <w:r w:rsidRPr="00DB45F2">
        <w:rPr>
          <w:rFonts w:ascii="Times New Roman" w:hAnsi="Times New Roman" w:cs="Times New Roman"/>
          <w:i/>
          <w:iCs/>
          <w:sz w:val="24"/>
          <w:szCs w:val="24"/>
        </w:rPr>
        <w:t>Jurnal Budi Pekerti Agama Islam</w:t>
      </w:r>
      <w:r w:rsidRPr="00DB45F2">
        <w:rPr>
          <w:rFonts w:ascii="Times New Roman" w:hAnsi="Times New Roman" w:cs="Times New Roman"/>
          <w:sz w:val="24"/>
          <w:szCs w:val="24"/>
        </w:rPr>
        <w:t xml:space="preserve">, </w:t>
      </w:r>
      <w:r w:rsidRPr="00DB45F2">
        <w:rPr>
          <w:rFonts w:ascii="Times New Roman" w:hAnsi="Times New Roman" w:cs="Times New Roman"/>
          <w:i/>
          <w:iCs/>
          <w:sz w:val="24"/>
          <w:szCs w:val="24"/>
        </w:rPr>
        <w:t>2</w:t>
      </w:r>
      <w:r w:rsidRPr="00DB45F2">
        <w:rPr>
          <w:rFonts w:ascii="Times New Roman" w:hAnsi="Times New Roman" w:cs="Times New Roman"/>
          <w:sz w:val="24"/>
          <w:szCs w:val="24"/>
        </w:rPr>
        <w:t>(1), 56–62. https://doi.org/10.61132/jbpai.v2i1.54</w:t>
      </w:r>
    </w:p>
    <w:p w14:paraId="71C76180" w14:textId="35463322" w:rsidR="00F74014" w:rsidRDefault="00DB45F2" w:rsidP="00DB45F2">
      <w:pPr>
        <w:pStyle w:val="Bibliography"/>
        <w:spacing w:after="120" w:line="360" w:lineRule="auto"/>
        <w:jc w:val="both"/>
        <w:rPr>
          <w:rFonts w:ascii="Times New Roman" w:hAnsi="Times New Roman" w:cs="Times New Roman"/>
          <w:sz w:val="24"/>
          <w:szCs w:val="24"/>
        </w:rPr>
      </w:pPr>
      <w:r w:rsidRPr="00DB45F2">
        <w:rPr>
          <w:rFonts w:ascii="Times New Roman" w:hAnsi="Times New Roman" w:cs="Times New Roman"/>
          <w:sz w:val="24"/>
          <w:szCs w:val="24"/>
        </w:rPr>
        <w:t xml:space="preserve">Yuanita, D. I. (2018). Membangun Karakter Anak Yang Islami di Sekolah Dasar. </w:t>
      </w:r>
      <w:r w:rsidRPr="00DB45F2">
        <w:rPr>
          <w:rFonts w:ascii="Times New Roman" w:hAnsi="Times New Roman" w:cs="Times New Roman"/>
          <w:i/>
          <w:iCs/>
          <w:sz w:val="24"/>
          <w:szCs w:val="24"/>
        </w:rPr>
        <w:t>Jurnal Pemikiran Keislaman</w:t>
      </w:r>
      <w:r w:rsidRPr="00DB45F2">
        <w:rPr>
          <w:rFonts w:ascii="Times New Roman" w:hAnsi="Times New Roman" w:cs="Times New Roman"/>
          <w:sz w:val="24"/>
          <w:szCs w:val="24"/>
        </w:rPr>
        <w:t xml:space="preserve">, </w:t>
      </w:r>
      <w:r w:rsidRPr="00DB45F2">
        <w:rPr>
          <w:rFonts w:ascii="Times New Roman" w:hAnsi="Times New Roman" w:cs="Times New Roman"/>
          <w:i/>
          <w:iCs/>
          <w:sz w:val="24"/>
          <w:szCs w:val="24"/>
        </w:rPr>
        <w:t>29</w:t>
      </w:r>
      <w:r w:rsidRPr="00DB45F2">
        <w:rPr>
          <w:rFonts w:ascii="Times New Roman" w:hAnsi="Times New Roman" w:cs="Times New Roman"/>
          <w:sz w:val="24"/>
          <w:szCs w:val="24"/>
        </w:rPr>
        <w:t>(1), 100–121. https://doi.org/10.33367/tribakti.v29i1.569</w:t>
      </w:r>
    </w:p>
    <w:p w14:paraId="61247405" w14:textId="77777777" w:rsidR="00F74014" w:rsidRDefault="00F74014">
      <w:pPr>
        <w:rPr>
          <w:rFonts w:ascii="Times New Roman" w:hAnsi="Times New Roman" w:cs="Times New Roman"/>
          <w:sz w:val="24"/>
          <w:szCs w:val="24"/>
        </w:rPr>
      </w:pPr>
      <w:r>
        <w:rPr>
          <w:rFonts w:ascii="Times New Roman" w:hAnsi="Times New Roman" w:cs="Times New Roman"/>
          <w:sz w:val="24"/>
          <w:szCs w:val="24"/>
        </w:rPr>
        <w:br w:type="page"/>
      </w:r>
    </w:p>
    <w:p w14:paraId="6570D91E" w14:textId="77777777" w:rsidR="00DB45F2" w:rsidRPr="00DB45F2" w:rsidRDefault="00DB45F2" w:rsidP="00DB45F2">
      <w:pPr>
        <w:pStyle w:val="Bibliography"/>
        <w:spacing w:after="120" w:line="360" w:lineRule="auto"/>
        <w:jc w:val="both"/>
        <w:rPr>
          <w:rFonts w:ascii="Times New Roman" w:hAnsi="Times New Roman" w:cs="Times New Roman"/>
          <w:sz w:val="24"/>
          <w:szCs w:val="24"/>
        </w:rPr>
      </w:pPr>
    </w:p>
    <w:p w14:paraId="06CAECCA" w14:textId="653C0EA5" w:rsidR="00F74014" w:rsidRDefault="00DB45F2" w:rsidP="00F74014">
      <w:pPr>
        <w:spacing w:after="0" w:line="240" w:lineRule="auto"/>
        <w:rPr>
          <w:rFonts w:ascii="Trebuchet MS" w:hAnsi="Trebuchet MS"/>
          <w:i/>
          <w:sz w:val="56"/>
          <w:szCs w:val="56"/>
          <w:u w:val="single"/>
        </w:rPr>
      </w:pPr>
      <w:r w:rsidRPr="00DB45F2">
        <w:rPr>
          <w:rFonts w:ascii="Times New Roman" w:eastAsia="Times New Roman" w:hAnsi="Times New Roman" w:cs="Times New Roman"/>
          <w:bCs/>
          <w:iCs/>
          <w:sz w:val="24"/>
          <w:szCs w:val="24"/>
        </w:rPr>
        <w:fldChar w:fldCharType="end"/>
      </w:r>
      <w:r w:rsidR="00F74014" w:rsidRPr="00F74014">
        <w:rPr>
          <w:rFonts w:ascii="Trebuchet MS" w:hAnsi="Trebuchet MS"/>
          <w:i/>
          <w:sz w:val="56"/>
          <w:szCs w:val="56"/>
          <w:u w:val="single"/>
        </w:rPr>
        <w:t xml:space="preserve"> </w:t>
      </w:r>
      <w:r w:rsidR="00F74014">
        <w:rPr>
          <w:rFonts w:ascii="Trebuchet MS" w:hAnsi="Trebuchet MS"/>
          <w:i/>
          <w:sz w:val="56"/>
          <w:szCs w:val="56"/>
          <w:u w:val="single"/>
        </w:rPr>
        <w:t>Jurnal Kajian Gender dan Anak</w:t>
      </w:r>
    </w:p>
    <w:p w14:paraId="31EAB4C9" w14:textId="77777777" w:rsidR="00F74014" w:rsidRDefault="00F74014" w:rsidP="00F74014">
      <w:pPr>
        <w:spacing w:before="80" w:after="0" w:line="240" w:lineRule="auto"/>
        <w:rPr>
          <w:rFonts w:ascii="Book Antiqua" w:hAnsi="Book Antiqua"/>
          <w:i/>
          <w:color w:val="000000"/>
          <w:sz w:val="20"/>
          <w:szCs w:val="20"/>
        </w:rPr>
      </w:pPr>
    </w:p>
    <w:p w14:paraId="14264DBA" w14:textId="77777777" w:rsidR="00F74014" w:rsidRDefault="00F74014" w:rsidP="00F74014">
      <w:pPr>
        <w:spacing w:before="80" w:after="0" w:line="240" w:lineRule="auto"/>
        <w:rPr>
          <w:rFonts w:ascii="Book Antiqua" w:hAnsi="Book Antiqua"/>
          <w:i/>
          <w:color w:val="000000"/>
          <w:sz w:val="20"/>
          <w:szCs w:val="20"/>
        </w:rPr>
      </w:pPr>
      <w:r>
        <w:rPr>
          <w:rFonts w:ascii="Book Antiqua" w:hAnsi="Book Antiqua"/>
          <w:i/>
          <w:color w:val="000000"/>
          <w:sz w:val="20"/>
          <w:szCs w:val="20"/>
        </w:rPr>
        <w:t>Jl. T. Rizal Nurdin Km. 4,5 Sihitang 22733 Padangsidimpuan, North Sumatera, Indonesian.</w:t>
      </w:r>
    </w:p>
    <w:p w14:paraId="1C808FB8" w14:textId="77777777" w:rsidR="00F74014" w:rsidRDefault="00F74014" w:rsidP="00F74014">
      <w:pPr>
        <w:spacing w:before="80" w:after="0" w:line="240" w:lineRule="auto"/>
        <w:rPr>
          <w:rFonts w:ascii="Book Antiqua" w:hAnsi="Book Antiqua"/>
          <w:i/>
          <w:color w:val="000000"/>
          <w:sz w:val="20"/>
          <w:szCs w:val="20"/>
        </w:rPr>
      </w:pPr>
      <w:r>
        <w:rPr>
          <w:rFonts w:ascii="Book Antiqua" w:hAnsi="Book Antiqua"/>
          <w:i/>
          <w:color w:val="000000"/>
          <w:sz w:val="20"/>
          <w:szCs w:val="20"/>
        </w:rPr>
        <w:t>Phone: (+62) 634  22080  Faximili: (+62) 634 24022 e-mail: lp2miain.padangsidimpuan@gmail.com</w:t>
      </w:r>
    </w:p>
    <w:p w14:paraId="0B1653B3" w14:textId="77777777" w:rsidR="00F74014" w:rsidRPr="00D25B23" w:rsidRDefault="00F74014" w:rsidP="00F74014">
      <w:pPr>
        <w:spacing w:before="80" w:after="0" w:line="240" w:lineRule="auto"/>
        <w:jc w:val="center"/>
        <w:rPr>
          <w:rFonts w:ascii="Times New Roman" w:hAnsi="Times New Roman"/>
          <w:b/>
          <w:sz w:val="32"/>
          <w:szCs w:val="32"/>
          <w:u w:val="single"/>
        </w:rPr>
      </w:pPr>
    </w:p>
    <w:p w14:paraId="7295A2EF" w14:textId="77777777" w:rsidR="00F74014" w:rsidRPr="00D23DA0" w:rsidRDefault="00F74014" w:rsidP="00F74014">
      <w:pPr>
        <w:spacing w:before="80" w:after="0" w:line="240" w:lineRule="auto"/>
        <w:jc w:val="center"/>
        <w:rPr>
          <w:rFonts w:ascii="Times New Roman" w:hAnsi="Times New Roman"/>
          <w:b/>
          <w:sz w:val="32"/>
          <w:szCs w:val="32"/>
          <w:u w:val="single"/>
          <w:lang w:val="sv-SE"/>
        </w:rPr>
      </w:pPr>
      <w:r>
        <w:rPr>
          <w:rFonts w:ascii="Times New Roman" w:hAnsi="Times New Roman"/>
          <w:b/>
          <w:sz w:val="32"/>
          <w:szCs w:val="32"/>
          <w:u w:val="single"/>
          <w:lang w:val="sv-SE"/>
        </w:rPr>
        <w:t>MANUSCRIPT</w:t>
      </w:r>
      <w:r w:rsidRPr="00D23DA0">
        <w:rPr>
          <w:rFonts w:ascii="Times New Roman" w:hAnsi="Times New Roman"/>
          <w:b/>
          <w:sz w:val="32"/>
          <w:szCs w:val="32"/>
          <w:u w:val="single"/>
          <w:lang w:val="sv-SE"/>
        </w:rPr>
        <w:t xml:space="preserve"> EVALUATION SHEET</w:t>
      </w:r>
    </w:p>
    <w:p w14:paraId="7198B1C4" w14:textId="77777777" w:rsidR="00F74014" w:rsidRPr="00A570A3" w:rsidRDefault="00F74014" w:rsidP="00F74014">
      <w:pPr>
        <w:spacing w:before="80" w:after="0" w:line="240" w:lineRule="auto"/>
        <w:rPr>
          <w:rFonts w:ascii="Times New Roman" w:hAnsi="Times New Roman"/>
          <w:lang w:val="sv-SE"/>
        </w:rPr>
      </w:pPr>
    </w:p>
    <w:p w14:paraId="09E8B1A7" w14:textId="77777777" w:rsidR="00F74014" w:rsidRDefault="00F74014" w:rsidP="00F74014">
      <w:pPr>
        <w:spacing w:before="80" w:after="0" w:line="240" w:lineRule="auto"/>
        <w:rPr>
          <w:rFonts w:ascii="Times New Roman" w:hAnsi="Times New Roman"/>
          <w:b/>
          <w:bCs/>
        </w:rPr>
      </w:pPr>
      <w:r w:rsidRPr="00A570A3">
        <w:rPr>
          <w:rFonts w:ascii="Times New Roman" w:hAnsi="Times New Roman"/>
          <w:b/>
          <w:bCs/>
        </w:rPr>
        <w:t>Title</w:t>
      </w:r>
      <w:r w:rsidRPr="00A570A3">
        <w:rPr>
          <w:rFonts w:ascii="Times New Roman" w:hAnsi="Times New Roman"/>
          <w:b/>
          <w:bCs/>
        </w:rPr>
        <w:tab/>
        <w:t>:</w:t>
      </w:r>
      <w:r>
        <w:rPr>
          <w:rFonts w:ascii="Times New Roman" w:hAnsi="Times New Roman"/>
          <w:b/>
          <w:bCs/>
        </w:rPr>
        <w:t xml:space="preserve"> </w:t>
      </w:r>
    </w:p>
    <w:p w14:paraId="3EF41A7A" w14:textId="77777777" w:rsidR="00F74014" w:rsidRPr="00A570A3" w:rsidRDefault="00F74014" w:rsidP="00F74014">
      <w:pPr>
        <w:spacing w:before="80" w:after="0" w:line="240" w:lineRule="auto"/>
        <w:rPr>
          <w:rFonts w:ascii="Times New Roman" w:hAnsi="Times New Roman"/>
          <w:b/>
          <w:bCs/>
        </w:rPr>
      </w:pPr>
      <w:r w:rsidRPr="00A570A3">
        <w:rPr>
          <w:rFonts w:ascii="Times New Roman" w:hAnsi="Times New Roman"/>
          <w:b/>
          <w:bCs/>
        </w:rPr>
        <w:t>A.  Evaluation objects:</w:t>
      </w:r>
    </w:p>
    <w:p w14:paraId="35A886C0" w14:textId="77777777" w:rsidR="00F74014" w:rsidRPr="009D4760" w:rsidRDefault="00F74014" w:rsidP="00F74014">
      <w:pPr>
        <w:spacing w:before="80" w:after="0" w:line="240" w:lineRule="auto"/>
        <w:ind w:left="4320"/>
        <w:rPr>
          <w:rFonts w:ascii="Times New Roman" w:hAnsi="Times New Roman"/>
          <w:b/>
          <w:bCs/>
          <w:sz w:val="20"/>
          <w:szCs w:val="20"/>
        </w:rPr>
      </w:pPr>
      <w:r w:rsidRPr="00A570A3">
        <w:rPr>
          <w:rFonts w:ascii="Times New Roman" w:hAnsi="Times New Roman"/>
        </w:rPr>
        <w:tab/>
      </w:r>
      <w:r w:rsidRPr="00A570A3">
        <w:rPr>
          <w:rFonts w:ascii="Times New Roman" w:hAnsi="Times New Roman"/>
        </w:rPr>
        <w:tab/>
      </w:r>
      <w:r w:rsidRPr="00A570A3">
        <w:rPr>
          <w:rFonts w:ascii="Times New Roman" w:hAnsi="Times New Roman"/>
        </w:rPr>
        <w:tab/>
      </w:r>
      <w:r>
        <w:rPr>
          <w:rFonts w:ascii="Times New Roman" w:hAnsi="Times New Roman"/>
        </w:rPr>
        <w:tab/>
      </w:r>
      <w:r w:rsidRPr="00A570A3">
        <w:rPr>
          <w:rFonts w:ascii="Times New Roman" w:hAnsi="Times New Roman"/>
          <w:b/>
          <w:bCs/>
        </w:rPr>
        <w:tab/>
      </w:r>
      <w:r w:rsidRPr="00A570A3">
        <w:rPr>
          <w:rFonts w:ascii="Times New Roman" w:hAnsi="Times New Roman"/>
        </w:rPr>
        <w:tab/>
      </w:r>
      <w:r w:rsidRPr="00A570A3">
        <w:rPr>
          <w:rFonts w:ascii="Times New Roman" w:hAnsi="Times New Roman"/>
        </w:rPr>
        <w:tab/>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586"/>
        <w:gridCol w:w="690"/>
        <w:gridCol w:w="679"/>
        <w:gridCol w:w="1061"/>
      </w:tblGrid>
      <w:tr w:rsidR="00F74014" w:rsidRPr="00A570A3" w14:paraId="549872B5" w14:textId="77777777" w:rsidTr="00863FCA">
        <w:tc>
          <w:tcPr>
            <w:tcW w:w="7308" w:type="dxa"/>
            <w:shd w:val="clear" w:color="auto" w:fill="auto"/>
          </w:tcPr>
          <w:p w14:paraId="1D4631B8" w14:textId="77777777" w:rsidR="00F74014" w:rsidRPr="009721FA" w:rsidRDefault="00F74014" w:rsidP="00863FCA">
            <w:pPr>
              <w:spacing w:before="80" w:after="0" w:line="240" w:lineRule="auto"/>
              <w:rPr>
                <w:rFonts w:ascii="Times New Roman" w:hAnsi="Times New Roman"/>
              </w:rPr>
            </w:pPr>
          </w:p>
        </w:tc>
        <w:tc>
          <w:tcPr>
            <w:tcW w:w="720" w:type="dxa"/>
            <w:shd w:val="clear" w:color="auto" w:fill="auto"/>
          </w:tcPr>
          <w:p w14:paraId="28EE1BA3" w14:textId="77777777" w:rsidR="00F74014" w:rsidRPr="009721FA" w:rsidRDefault="00F74014" w:rsidP="00863FCA">
            <w:pPr>
              <w:spacing w:before="80" w:after="0" w:line="240" w:lineRule="auto"/>
              <w:rPr>
                <w:rFonts w:ascii="Times New Roman" w:hAnsi="Times New Roman"/>
                <w:highlight w:val="yellow"/>
              </w:rPr>
            </w:pPr>
            <w:r w:rsidRPr="009721FA">
              <w:rPr>
                <w:rFonts w:ascii="Times New Roman" w:hAnsi="Times New Roman"/>
              </w:rPr>
              <w:t xml:space="preserve">   </w:t>
            </w:r>
            <w:r w:rsidRPr="009721FA">
              <w:rPr>
                <w:rFonts w:ascii="Times New Roman" w:hAnsi="Times New Roman"/>
                <w:b/>
                <w:bCs/>
                <w:sz w:val="20"/>
                <w:szCs w:val="20"/>
              </w:rPr>
              <w:t xml:space="preserve">Yes         </w:t>
            </w:r>
          </w:p>
        </w:tc>
        <w:tc>
          <w:tcPr>
            <w:tcW w:w="720" w:type="dxa"/>
            <w:shd w:val="clear" w:color="auto" w:fill="auto"/>
          </w:tcPr>
          <w:p w14:paraId="51A7141B" w14:textId="77777777" w:rsidR="00F74014" w:rsidRPr="009721FA" w:rsidRDefault="00F74014" w:rsidP="00863FCA">
            <w:pPr>
              <w:spacing w:before="80" w:after="0" w:line="240" w:lineRule="auto"/>
              <w:rPr>
                <w:rFonts w:ascii="Times New Roman" w:hAnsi="Times New Roman"/>
                <w:highlight w:val="yellow"/>
              </w:rPr>
            </w:pPr>
            <w:r w:rsidRPr="009721FA">
              <w:rPr>
                <w:rFonts w:ascii="Times New Roman" w:hAnsi="Times New Roman"/>
                <w:b/>
                <w:bCs/>
                <w:sz w:val="20"/>
                <w:szCs w:val="20"/>
              </w:rPr>
              <w:t xml:space="preserve">No  </w:t>
            </w:r>
          </w:p>
        </w:tc>
        <w:tc>
          <w:tcPr>
            <w:tcW w:w="720" w:type="dxa"/>
            <w:shd w:val="clear" w:color="auto" w:fill="auto"/>
          </w:tcPr>
          <w:p w14:paraId="11BB2C20" w14:textId="77777777" w:rsidR="00F74014" w:rsidRPr="009721FA" w:rsidRDefault="00F74014" w:rsidP="00863FCA">
            <w:pPr>
              <w:spacing w:before="80" w:after="0" w:line="240" w:lineRule="auto"/>
              <w:rPr>
                <w:rFonts w:ascii="Times New Roman" w:hAnsi="Times New Roman"/>
                <w:highlight w:val="yellow"/>
              </w:rPr>
            </w:pPr>
            <w:r w:rsidRPr="009721FA">
              <w:rPr>
                <w:rFonts w:ascii="Times New Roman" w:hAnsi="Times New Roman"/>
                <w:b/>
                <w:bCs/>
                <w:sz w:val="20"/>
                <w:szCs w:val="20"/>
              </w:rPr>
              <w:t xml:space="preserve">     See  Comment</w:t>
            </w:r>
          </w:p>
        </w:tc>
      </w:tr>
      <w:tr w:rsidR="00F74014" w:rsidRPr="00A570A3" w14:paraId="30250851" w14:textId="77777777" w:rsidTr="00863FCA">
        <w:trPr>
          <w:trHeight w:val="331"/>
        </w:trPr>
        <w:tc>
          <w:tcPr>
            <w:tcW w:w="7308" w:type="dxa"/>
            <w:shd w:val="clear" w:color="auto" w:fill="auto"/>
          </w:tcPr>
          <w:p w14:paraId="77757499" w14:textId="77777777" w:rsidR="00F74014" w:rsidRPr="009721FA" w:rsidRDefault="00F74014" w:rsidP="00863FCA">
            <w:pPr>
              <w:spacing w:before="80" w:after="0" w:line="240" w:lineRule="auto"/>
              <w:rPr>
                <w:rFonts w:ascii="Times New Roman" w:hAnsi="Times New Roman"/>
              </w:rPr>
            </w:pPr>
            <w:r w:rsidRPr="009721FA">
              <w:rPr>
                <w:rFonts w:ascii="Times New Roman" w:hAnsi="Times New Roman"/>
              </w:rPr>
              <w:t xml:space="preserve">1.   Does the manuscript reflect an academic writing?   </w:t>
            </w:r>
          </w:p>
        </w:tc>
        <w:tc>
          <w:tcPr>
            <w:tcW w:w="720" w:type="dxa"/>
            <w:shd w:val="clear" w:color="auto" w:fill="auto"/>
          </w:tcPr>
          <w:p w14:paraId="70071288" w14:textId="77777777" w:rsidR="00F74014" w:rsidRPr="009721FA" w:rsidRDefault="00F74014" w:rsidP="00863FCA">
            <w:pPr>
              <w:spacing w:before="80" w:after="0" w:line="240" w:lineRule="auto"/>
              <w:rPr>
                <w:rFonts w:ascii="Times New Roman" w:hAnsi="Times New Roman"/>
                <w:highlight w:val="yellow"/>
              </w:rPr>
            </w:pPr>
          </w:p>
        </w:tc>
        <w:tc>
          <w:tcPr>
            <w:tcW w:w="720" w:type="dxa"/>
            <w:shd w:val="clear" w:color="auto" w:fill="auto"/>
          </w:tcPr>
          <w:p w14:paraId="5A5EDC79" w14:textId="77777777" w:rsidR="00F74014" w:rsidRPr="009721FA" w:rsidRDefault="00F74014" w:rsidP="00863FCA">
            <w:pPr>
              <w:spacing w:before="80" w:after="0" w:line="240" w:lineRule="auto"/>
              <w:rPr>
                <w:rFonts w:ascii="Times New Roman" w:hAnsi="Times New Roman"/>
                <w:highlight w:val="yellow"/>
              </w:rPr>
            </w:pPr>
          </w:p>
        </w:tc>
        <w:tc>
          <w:tcPr>
            <w:tcW w:w="720" w:type="dxa"/>
            <w:shd w:val="clear" w:color="auto" w:fill="auto"/>
          </w:tcPr>
          <w:p w14:paraId="043CEB8C" w14:textId="77777777" w:rsidR="00F74014" w:rsidRPr="009721FA" w:rsidRDefault="00F74014" w:rsidP="00863FCA">
            <w:pPr>
              <w:spacing w:before="80" w:after="0" w:line="240" w:lineRule="auto"/>
              <w:rPr>
                <w:rFonts w:ascii="Times New Roman" w:hAnsi="Times New Roman"/>
                <w:highlight w:val="yellow"/>
              </w:rPr>
            </w:pPr>
          </w:p>
        </w:tc>
      </w:tr>
      <w:tr w:rsidR="00F74014" w:rsidRPr="00A570A3" w14:paraId="1924F2E5" w14:textId="77777777" w:rsidTr="00863FCA">
        <w:trPr>
          <w:trHeight w:val="331"/>
        </w:trPr>
        <w:tc>
          <w:tcPr>
            <w:tcW w:w="7308" w:type="dxa"/>
            <w:shd w:val="clear" w:color="auto" w:fill="auto"/>
          </w:tcPr>
          <w:p w14:paraId="17BCD695" w14:textId="77777777" w:rsidR="00F74014" w:rsidRPr="009721FA" w:rsidRDefault="00F74014" w:rsidP="00863FCA">
            <w:pPr>
              <w:tabs>
                <w:tab w:val="num" w:pos="720"/>
              </w:tabs>
              <w:spacing w:before="80" w:after="0" w:line="240" w:lineRule="auto"/>
              <w:rPr>
                <w:rFonts w:ascii="Times New Roman" w:hAnsi="Times New Roman"/>
              </w:rPr>
            </w:pPr>
            <w:r w:rsidRPr="009721FA">
              <w:rPr>
                <w:rFonts w:ascii="Times New Roman" w:hAnsi="Times New Roman"/>
              </w:rPr>
              <w:t>2.   Does the title represent its content?</w:t>
            </w:r>
          </w:p>
        </w:tc>
        <w:tc>
          <w:tcPr>
            <w:tcW w:w="720" w:type="dxa"/>
            <w:shd w:val="clear" w:color="auto" w:fill="auto"/>
          </w:tcPr>
          <w:p w14:paraId="4280CCB9" w14:textId="77777777" w:rsidR="00F74014" w:rsidRPr="009721FA" w:rsidRDefault="00F74014" w:rsidP="00863FCA">
            <w:pPr>
              <w:spacing w:before="80" w:after="0" w:line="240" w:lineRule="auto"/>
              <w:rPr>
                <w:rFonts w:ascii="Times New Roman" w:hAnsi="Times New Roman"/>
                <w:highlight w:val="yellow"/>
              </w:rPr>
            </w:pPr>
          </w:p>
        </w:tc>
        <w:tc>
          <w:tcPr>
            <w:tcW w:w="720" w:type="dxa"/>
            <w:shd w:val="clear" w:color="auto" w:fill="auto"/>
          </w:tcPr>
          <w:p w14:paraId="623AB0B1" w14:textId="77777777" w:rsidR="00F74014" w:rsidRPr="009721FA" w:rsidRDefault="00F74014" w:rsidP="00863FCA">
            <w:pPr>
              <w:spacing w:before="80" w:after="0" w:line="240" w:lineRule="auto"/>
              <w:rPr>
                <w:rFonts w:ascii="Times New Roman" w:hAnsi="Times New Roman"/>
                <w:highlight w:val="yellow"/>
              </w:rPr>
            </w:pPr>
          </w:p>
        </w:tc>
        <w:tc>
          <w:tcPr>
            <w:tcW w:w="720" w:type="dxa"/>
            <w:shd w:val="clear" w:color="auto" w:fill="auto"/>
          </w:tcPr>
          <w:p w14:paraId="00996E31" w14:textId="77777777" w:rsidR="00F74014" w:rsidRPr="009721FA" w:rsidRDefault="00F74014" w:rsidP="00863FCA">
            <w:pPr>
              <w:spacing w:before="80" w:after="0" w:line="240" w:lineRule="auto"/>
              <w:rPr>
                <w:rFonts w:ascii="Times New Roman" w:hAnsi="Times New Roman"/>
                <w:highlight w:val="yellow"/>
              </w:rPr>
            </w:pPr>
          </w:p>
        </w:tc>
      </w:tr>
      <w:tr w:rsidR="00F74014" w:rsidRPr="00A570A3" w14:paraId="5B8365C4" w14:textId="77777777" w:rsidTr="00863FCA">
        <w:trPr>
          <w:trHeight w:val="331"/>
        </w:trPr>
        <w:tc>
          <w:tcPr>
            <w:tcW w:w="7308" w:type="dxa"/>
            <w:shd w:val="clear" w:color="auto" w:fill="auto"/>
          </w:tcPr>
          <w:p w14:paraId="3986EB4C" w14:textId="77777777" w:rsidR="00F74014" w:rsidRPr="009721FA" w:rsidRDefault="00F74014" w:rsidP="00863FCA">
            <w:pPr>
              <w:tabs>
                <w:tab w:val="num" w:pos="720"/>
              </w:tabs>
              <w:spacing w:before="80" w:after="0" w:line="240" w:lineRule="auto"/>
              <w:rPr>
                <w:rFonts w:ascii="Times New Roman" w:hAnsi="Times New Roman"/>
                <w:lang w:val="sv-SE"/>
              </w:rPr>
            </w:pPr>
            <w:r w:rsidRPr="009721FA">
              <w:rPr>
                <w:rFonts w:ascii="Times New Roman" w:hAnsi="Times New Roman"/>
              </w:rPr>
              <w:t>3.   Does the abstract reflect the content?</w:t>
            </w:r>
          </w:p>
        </w:tc>
        <w:tc>
          <w:tcPr>
            <w:tcW w:w="720" w:type="dxa"/>
            <w:shd w:val="clear" w:color="auto" w:fill="auto"/>
          </w:tcPr>
          <w:p w14:paraId="07FD991E" w14:textId="77777777" w:rsidR="00F74014" w:rsidRPr="009721FA" w:rsidRDefault="00F74014" w:rsidP="00863FCA">
            <w:pPr>
              <w:spacing w:before="80" w:after="0" w:line="240" w:lineRule="auto"/>
              <w:rPr>
                <w:rFonts w:ascii="Times New Roman" w:hAnsi="Times New Roman"/>
                <w:highlight w:val="yellow"/>
                <w:lang w:val="sv-SE"/>
              </w:rPr>
            </w:pPr>
          </w:p>
        </w:tc>
        <w:tc>
          <w:tcPr>
            <w:tcW w:w="720" w:type="dxa"/>
            <w:shd w:val="clear" w:color="auto" w:fill="auto"/>
          </w:tcPr>
          <w:p w14:paraId="26E7CF3E" w14:textId="77777777" w:rsidR="00F74014" w:rsidRPr="009721FA" w:rsidRDefault="00F74014" w:rsidP="00863FCA">
            <w:pPr>
              <w:spacing w:before="80" w:after="0" w:line="240" w:lineRule="auto"/>
              <w:rPr>
                <w:rFonts w:ascii="Times New Roman" w:hAnsi="Times New Roman"/>
                <w:highlight w:val="yellow"/>
                <w:lang w:val="sv-SE"/>
              </w:rPr>
            </w:pPr>
          </w:p>
        </w:tc>
        <w:tc>
          <w:tcPr>
            <w:tcW w:w="720" w:type="dxa"/>
            <w:shd w:val="clear" w:color="auto" w:fill="auto"/>
          </w:tcPr>
          <w:p w14:paraId="260651F8" w14:textId="77777777" w:rsidR="00F74014" w:rsidRPr="009721FA" w:rsidRDefault="00F74014" w:rsidP="00863FCA">
            <w:pPr>
              <w:spacing w:before="80" w:after="0" w:line="240" w:lineRule="auto"/>
              <w:rPr>
                <w:rFonts w:ascii="Times New Roman" w:hAnsi="Times New Roman"/>
                <w:highlight w:val="yellow"/>
                <w:lang w:val="sv-SE"/>
              </w:rPr>
            </w:pPr>
          </w:p>
        </w:tc>
      </w:tr>
      <w:tr w:rsidR="00F74014" w:rsidRPr="00A570A3" w14:paraId="6AEAF513" w14:textId="77777777" w:rsidTr="00863FCA">
        <w:trPr>
          <w:trHeight w:val="331"/>
        </w:trPr>
        <w:tc>
          <w:tcPr>
            <w:tcW w:w="7308" w:type="dxa"/>
            <w:shd w:val="clear" w:color="auto" w:fill="auto"/>
          </w:tcPr>
          <w:p w14:paraId="5AE405C4" w14:textId="77777777" w:rsidR="00F74014" w:rsidRPr="009721FA" w:rsidRDefault="00F74014" w:rsidP="00863FCA">
            <w:pPr>
              <w:tabs>
                <w:tab w:val="num" w:pos="720"/>
              </w:tabs>
              <w:spacing w:before="80" w:after="0" w:line="240" w:lineRule="auto"/>
              <w:ind w:left="360" w:hanging="360"/>
              <w:rPr>
                <w:rFonts w:ascii="Times New Roman" w:hAnsi="Times New Roman"/>
                <w:lang w:val="sv-SE"/>
              </w:rPr>
            </w:pPr>
            <w:r w:rsidRPr="009721FA">
              <w:rPr>
                <w:rFonts w:ascii="Times New Roman" w:hAnsi="Times New Roman"/>
              </w:rPr>
              <w:t>4.   Do the keywords indicate the scope of the research</w:t>
            </w:r>
            <w:r w:rsidRPr="009721FA">
              <w:rPr>
                <w:rFonts w:ascii="Times New Roman" w:hAnsi="Times New Roman"/>
                <w:lang w:val="sv-SE"/>
              </w:rPr>
              <w:t>?</w:t>
            </w:r>
          </w:p>
        </w:tc>
        <w:tc>
          <w:tcPr>
            <w:tcW w:w="720" w:type="dxa"/>
            <w:shd w:val="clear" w:color="auto" w:fill="auto"/>
          </w:tcPr>
          <w:p w14:paraId="78BE09D0" w14:textId="77777777" w:rsidR="00F74014" w:rsidRPr="009721FA" w:rsidRDefault="00F74014" w:rsidP="00863FCA">
            <w:pPr>
              <w:spacing w:before="80" w:after="0" w:line="240" w:lineRule="auto"/>
              <w:rPr>
                <w:rFonts w:ascii="Times New Roman" w:hAnsi="Times New Roman"/>
                <w:highlight w:val="yellow"/>
                <w:lang w:val="sv-SE"/>
              </w:rPr>
            </w:pPr>
          </w:p>
        </w:tc>
        <w:tc>
          <w:tcPr>
            <w:tcW w:w="720" w:type="dxa"/>
            <w:shd w:val="clear" w:color="auto" w:fill="auto"/>
          </w:tcPr>
          <w:p w14:paraId="2D8B7A0F" w14:textId="77777777" w:rsidR="00F74014" w:rsidRPr="009721FA" w:rsidRDefault="00F74014" w:rsidP="00863FCA">
            <w:pPr>
              <w:spacing w:before="80" w:after="0" w:line="240" w:lineRule="auto"/>
              <w:rPr>
                <w:rFonts w:ascii="Times New Roman" w:hAnsi="Times New Roman"/>
                <w:highlight w:val="yellow"/>
                <w:lang w:val="sv-SE"/>
              </w:rPr>
            </w:pPr>
          </w:p>
        </w:tc>
        <w:tc>
          <w:tcPr>
            <w:tcW w:w="720" w:type="dxa"/>
            <w:shd w:val="clear" w:color="auto" w:fill="auto"/>
          </w:tcPr>
          <w:p w14:paraId="5AD650EA" w14:textId="77777777" w:rsidR="00F74014" w:rsidRPr="009721FA" w:rsidRDefault="00F74014" w:rsidP="00863FCA">
            <w:pPr>
              <w:spacing w:before="80" w:after="0" w:line="240" w:lineRule="auto"/>
              <w:rPr>
                <w:rFonts w:ascii="Times New Roman" w:hAnsi="Times New Roman"/>
                <w:highlight w:val="yellow"/>
                <w:lang w:val="sv-SE"/>
              </w:rPr>
            </w:pPr>
          </w:p>
        </w:tc>
      </w:tr>
      <w:tr w:rsidR="00F74014" w:rsidRPr="00A570A3" w14:paraId="3E25BC62" w14:textId="77777777" w:rsidTr="00863FCA">
        <w:trPr>
          <w:trHeight w:val="331"/>
        </w:trPr>
        <w:tc>
          <w:tcPr>
            <w:tcW w:w="7308" w:type="dxa"/>
            <w:shd w:val="clear" w:color="auto" w:fill="auto"/>
          </w:tcPr>
          <w:p w14:paraId="52C8D276" w14:textId="77777777" w:rsidR="00F74014" w:rsidRPr="009721FA" w:rsidRDefault="00F74014" w:rsidP="00863FCA">
            <w:pPr>
              <w:tabs>
                <w:tab w:val="num" w:pos="720"/>
              </w:tabs>
              <w:spacing w:before="80" w:after="0" w:line="240" w:lineRule="auto"/>
              <w:ind w:left="360" w:hanging="360"/>
              <w:rPr>
                <w:rFonts w:ascii="Times New Roman" w:hAnsi="Times New Roman"/>
                <w:lang w:val="sv-SE"/>
              </w:rPr>
            </w:pPr>
            <w:r w:rsidRPr="009721FA">
              <w:rPr>
                <w:rFonts w:ascii="Times New Roman" w:hAnsi="Times New Roman"/>
                <w:lang w:val="sv-SE"/>
              </w:rPr>
              <w:t>5.   Does the author use appropriate methodology/approach?</w:t>
            </w:r>
          </w:p>
        </w:tc>
        <w:tc>
          <w:tcPr>
            <w:tcW w:w="720" w:type="dxa"/>
            <w:shd w:val="clear" w:color="auto" w:fill="auto"/>
          </w:tcPr>
          <w:p w14:paraId="7D3EDCBE" w14:textId="77777777" w:rsidR="00F74014" w:rsidRPr="009721FA" w:rsidRDefault="00F74014" w:rsidP="00863FCA">
            <w:pPr>
              <w:spacing w:before="80" w:after="0" w:line="240" w:lineRule="auto"/>
              <w:rPr>
                <w:rFonts w:ascii="Times New Roman" w:hAnsi="Times New Roman"/>
                <w:highlight w:val="yellow"/>
                <w:lang w:val="sv-SE"/>
              </w:rPr>
            </w:pPr>
          </w:p>
        </w:tc>
        <w:tc>
          <w:tcPr>
            <w:tcW w:w="720" w:type="dxa"/>
            <w:shd w:val="clear" w:color="auto" w:fill="auto"/>
          </w:tcPr>
          <w:p w14:paraId="6FA76A18" w14:textId="77777777" w:rsidR="00F74014" w:rsidRPr="009721FA" w:rsidRDefault="00F74014" w:rsidP="00863FCA">
            <w:pPr>
              <w:spacing w:before="80" w:after="0" w:line="240" w:lineRule="auto"/>
              <w:rPr>
                <w:rFonts w:ascii="Times New Roman" w:hAnsi="Times New Roman"/>
                <w:highlight w:val="yellow"/>
                <w:lang w:val="sv-SE"/>
              </w:rPr>
            </w:pPr>
          </w:p>
        </w:tc>
        <w:tc>
          <w:tcPr>
            <w:tcW w:w="720" w:type="dxa"/>
            <w:shd w:val="clear" w:color="auto" w:fill="auto"/>
          </w:tcPr>
          <w:p w14:paraId="049E0B57" w14:textId="77777777" w:rsidR="00F74014" w:rsidRPr="009721FA" w:rsidRDefault="00F74014" w:rsidP="00863FCA">
            <w:pPr>
              <w:spacing w:before="80" w:after="0" w:line="240" w:lineRule="auto"/>
              <w:rPr>
                <w:rFonts w:ascii="Times New Roman" w:hAnsi="Times New Roman"/>
                <w:highlight w:val="yellow"/>
                <w:lang w:val="sv-SE"/>
              </w:rPr>
            </w:pPr>
          </w:p>
        </w:tc>
      </w:tr>
      <w:tr w:rsidR="00F74014" w:rsidRPr="00A570A3" w14:paraId="69498C12" w14:textId="77777777" w:rsidTr="00863FCA">
        <w:trPr>
          <w:trHeight w:val="331"/>
        </w:trPr>
        <w:tc>
          <w:tcPr>
            <w:tcW w:w="7308" w:type="dxa"/>
            <w:shd w:val="clear" w:color="auto" w:fill="auto"/>
          </w:tcPr>
          <w:p w14:paraId="48B8C2C9" w14:textId="77777777" w:rsidR="00F74014" w:rsidRPr="009721FA" w:rsidRDefault="00F74014" w:rsidP="00863FCA">
            <w:pPr>
              <w:tabs>
                <w:tab w:val="num" w:pos="720"/>
              </w:tabs>
              <w:spacing w:before="80" w:after="0" w:line="240" w:lineRule="auto"/>
              <w:rPr>
                <w:rFonts w:ascii="Times New Roman" w:hAnsi="Times New Roman"/>
                <w:lang w:val="sv-SE"/>
              </w:rPr>
            </w:pPr>
            <w:r w:rsidRPr="009721FA">
              <w:rPr>
                <w:rFonts w:ascii="Times New Roman" w:hAnsi="Times New Roman"/>
                <w:lang w:val="sv-SE"/>
              </w:rPr>
              <w:t>6.   Does the author present valid and reasonable data?</w:t>
            </w:r>
          </w:p>
        </w:tc>
        <w:tc>
          <w:tcPr>
            <w:tcW w:w="720" w:type="dxa"/>
            <w:shd w:val="clear" w:color="auto" w:fill="auto"/>
          </w:tcPr>
          <w:p w14:paraId="731561EC" w14:textId="77777777" w:rsidR="00F74014" w:rsidRPr="009721FA" w:rsidRDefault="00F74014" w:rsidP="00863FCA">
            <w:pPr>
              <w:spacing w:before="80" w:after="0" w:line="240" w:lineRule="auto"/>
              <w:rPr>
                <w:rFonts w:ascii="Times New Roman" w:hAnsi="Times New Roman"/>
                <w:highlight w:val="yellow"/>
                <w:lang w:val="sv-SE"/>
              </w:rPr>
            </w:pPr>
          </w:p>
        </w:tc>
        <w:tc>
          <w:tcPr>
            <w:tcW w:w="720" w:type="dxa"/>
            <w:shd w:val="clear" w:color="auto" w:fill="auto"/>
          </w:tcPr>
          <w:p w14:paraId="165A90D3" w14:textId="77777777" w:rsidR="00F74014" w:rsidRPr="009721FA" w:rsidRDefault="00F74014" w:rsidP="00863FCA">
            <w:pPr>
              <w:spacing w:before="80" w:after="0" w:line="240" w:lineRule="auto"/>
              <w:rPr>
                <w:rFonts w:ascii="Times New Roman" w:hAnsi="Times New Roman"/>
                <w:highlight w:val="yellow"/>
                <w:lang w:val="sv-SE"/>
              </w:rPr>
            </w:pPr>
          </w:p>
        </w:tc>
        <w:tc>
          <w:tcPr>
            <w:tcW w:w="720" w:type="dxa"/>
            <w:shd w:val="clear" w:color="auto" w:fill="auto"/>
          </w:tcPr>
          <w:p w14:paraId="2B72AC52" w14:textId="77777777" w:rsidR="00F74014" w:rsidRPr="009721FA" w:rsidRDefault="00F74014" w:rsidP="00863FCA">
            <w:pPr>
              <w:spacing w:before="80" w:after="0" w:line="240" w:lineRule="auto"/>
              <w:rPr>
                <w:rFonts w:ascii="Times New Roman" w:hAnsi="Times New Roman"/>
                <w:highlight w:val="yellow"/>
                <w:lang w:val="sv-SE"/>
              </w:rPr>
            </w:pPr>
          </w:p>
        </w:tc>
      </w:tr>
      <w:tr w:rsidR="00F74014" w:rsidRPr="00A570A3" w14:paraId="77EAC279" w14:textId="77777777" w:rsidTr="00863FCA">
        <w:trPr>
          <w:trHeight w:val="331"/>
        </w:trPr>
        <w:tc>
          <w:tcPr>
            <w:tcW w:w="7308" w:type="dxa"/>
            <w:shd w:val="clear" w:color="auto" w:fill="auto"/>
          </w:tcPr>
          <w:p w14:paraId="458F76EA" w14:textId="77777777" w:rsidR="00F74014" w:rsidRPr="009721FA" w:rsidRDefault="00F74014" w:rsidP="00863FCA">
            <w:pPr>
              <w:tabs>
                <w:tab w:val="num" w:pos="720"/>
              </w:tabs>
              <w:spacing w:before="80" w:after="0" w:line="240" w:lineRule="auto"/>
              <w:ind w:left="357" w:hanging="357"/>
              <w:rPr>
                <w:rFonts w:ascii="Times New Roman" w:hAnsi="Times New Roman"/>
                <w:lang w:val="sv-SE"/>
              </w:rPr>
            </w:pPr>
            <w:r w:rsidRPr="009721FA">
              <w:rPr>
                <w:rFonts w:ascii="Times New Roman" w:hAnsi="Times New Roman"/>
                <w:lang w:val="sv-SE"/>
              </w:rPr>
              <w:t>7.   Does the author accurately inte</w:t>
            </w:r>
            <w:r>
              <w:rPr>
                <w:rFonts w:ascii="Times New Roman" w:hAnsi="Times New Roman"/>
                <w:lang w:val="sv-SE"/>
              </w:rPr>
              <w:t>r</w:t>
            </w:r>
            <w:r w:rsidRPr="009721FA">
              <w:rPr>
                <w:rFonts w:ascii="Times New Roman" w:hAnsi="Times New Roman"/>
                <w:lang w:val="sv-SE"/>
              </w:rPr>
              <w:t>pret the data?</w:t>
            </w:r>
          </w:p>
        </w:tc>
        <w:tc>
          <w:tcPr>
            <w:tcW w:w="720" w:type="dxa"/>
            <w:shd w:val="clear" w:color="auto" w:fill="auto"/>
          </w:tcPr>
          <w:p w14:paraId="2BD1C9D3" w14:textId="77777777" w:rsidR="00F74014" w:rsidRPr="009721FA" w:rsidRDefault="00F74014" w:rsidP="00863FCA">
            <w:pPr>
              <w:spacing w:before="80" w:after="0" w:line="240" w:lineRule="auto"/>
              <w:rPr>
                <w:rFonts w:ascii="Times New Roman" w:hAnsi="Times New Roman"/>
                <w:highlight w:val="yellow"/>
                <w:lang w:val="sv-SE"/>
              </w:rPr>
            </w:pPr>
          </w:p>
        </w:tc>
        <w:tc>
          <w:tcPr>
            <w:tcW w:w="720" w:type="dxa"/>
            <w:shd w:val="clear" w:color="auto" w:fill="auto"/>
          </w:tcPr>
          <w:p w14:paraId="2A385CD3" w14:textId="77777777" w:rsidR="00F74014" w:rsidRPr="009721FA" w:rsidRDefault="00F74014" w:rsidP="00863FCA">
            <w:pPr>
              <w:spacing w:before="80" w:after="0" w:line="240" w:lineRule="auto"/>
              <w:rPr>
                <w:rFonts w:ascii="Times New Roman" w:hAnsi="Times New Roman"/>
                <w:highlight w:val="yellow"/>
                <w:lang w:val="sv-SE"/>
              </w:rPr>
            </w:pPr>
          </w:p>
        </w:tc>
        <w:tc>
          <w:tcPr>
            <w:tcW w:w="720" w:type="dxa"/>
            <w:shd w:val="clear" w:color="auto" w:fill="auto"/>
          </w:tcPr>
          <w:p w14:paraId="4F4DD4D5" w14:textId="77777777" w:rsidR="00F74014" w:rsidRPr="009721FA" w:rsidRDefault="00F74014" w:rsidP="00863FCA">
            <w:pPr>
              <w:spacing w:before="80" w:after="0" w:line="240" w:lineRule="auto"/>
              <w:rPr>
                <w:rFonts w:ascii="Times New Roman" w:hAnsi="Times New Roman"/>
                <w:highlight w:val="yellow"/>
                <w:lang w:val="sv-SE"/>
              </w:rPr>
            </w:pPr>
          </w:p>
        </w:tc>
      </w:tr>
      <w:tr w:rsidR="00F74014" w:rsidRPr="00A570A3" w14:paraId="5599D858" w14:textId="77777777" w:rsidTr="00863FCA">
        <w:trPr>
          <w:trHeight w:val="369"/>
        </w:trPr>
        <w:tc>
          <w:tcPr>
            <w:tcW w:w="7308" w:type="dxa"/>
            <w:shd w:val="clear" w:color="auto" w:fill="auto"/>
          </w:tcPr>
          <w:p w14:paraId="043386A9" w14:textId="77777777" w:rsidR="00F74014" w:rsidRPr="009721FA" w:rsidRDefault="00F74014" w:rsidP="00863FCA">
            <w:pPr>
              <w:spacing w:before="80" w:after="0" w:line="240" w:lineRule="auto"/>
              <w:ind w:left="357" w:hanging="357"/>
              <w:rPr>
                <w:rFonts w:ascii="Times New Roman" w:hAnsi="Times New Roman"/>
                <w:lang w:val="sv-SE"/>
              </w:rPr>
            </w:pPr>
            <w:r w:rsidRPr="009721FA">
              <w:rPr>
                <w:rFonts w:ascii="Times New Roman" w:hAnsi="Times New Roman"/>
                <w:lang w:val="sv-SE"/>
              </w:rPr>
              <w:t>8.   Does the author present a relevant discussion/analysis to the result of the study?</w:t>
            </w:r>
          </w:p>
        </w:tc>
        <w:tc>
          <w:tcPr>
            <w:tcW w:w="720" w:type="dxa"/>
            <w:shd w:val="clear" w:color="auto" w:fill="auto"/>
          </w:tcPr>
          <w:p w14:paraId="47C1A7AF" w14:textId="77777777" w:rsidR="00F74014" w:rsidRPr="009721FA" w:rsidRDefault="00F74014" w:rsidP="00863FCA">
            <w:pPr>
              <w:spacing w:before="80" w:after="0" w:line="240" w:lineRule="auto"/>
              <w:rPr>
                <w:rFonts w:ascii="Times New Roman" w:hAnsi="Times New Roman"/>
                <w:highlight w:val="yellow"/>
                <w:lang w:val="sv-SE"/>
              </w:rPr>
            </w:pPr>
          </w:p>
        </w:tc>
        <w:tc>
          <w:tcPr>
            <w:tcW w:w="720" w:type="dxa"/>
            <w:shd w:val="clear" w:color="auto" w:fill="auto"/>
          </w:tcPr>
          <w:p w14:paraId="6B4AB771" w14:textId="77777777" w:rsidR="00F74014" w:rsidRPr="009721FA" w:rsidRDefault="00F74014" w:rsidP="00863FCA">
            <w:pPr>
              <w:spacing w:before="80" w:after="0" w:line="240" w:lineRule="auto"/>
              <w:rPr>
                <w:rFonts w:ascii="Times New Roman" w:hAnsi="Times New Roman"/>
                <w:highlight w:val="yellow"/>
                <w:lang w:val="sv-SE"/>
              </w:rPr>
            </w:pPr>
          </w:p>
        </w:tc>
        <w:tc>
          <w:tcPr>
            <w:tcW w:w="720" w:type="dxa"/>
            <w:shd w:val="clear" w:color="auto" w:fill="auto"/>
          </w:tcPr>
          <w:p w14:paraId="2C6C6635" w14:textId="77777777" w:rsidR="00F74014" w:rsidRPr="009721FA" w:rsidRDefault="00F74014" w:rsidP="00863FCA">
            <w:pPr>
              <w:spacing w:before="80" w:after="0" w:line="240" w:lineRule="auto"/>
              <w:rPr>
                <w:rFonts w:ascii="Times New Roman" w:hAnsi="Times New Roman"/>
                <w:highlight w:val="yellow"/>
                <w:lang w:val="sv-SE"/>
              </w:rPr>
            </w:pPr>
          </w:p>
        </w:tc>
      </w:tr>
      <w:tr w:rsidR="00F74014" w:rsidRPr="00A570A3" w14:paraId="6A88F328" w14:textId="77777777" w:rsidTr="00863FCA">
        <w:trPr>
          <w:trHeight w:val="331"/>
        </w:trPr>
        <w:tc>
          <w:tcPr>
            <w:tcW w:w="7308" w:type="dxa"/>
            <w:shd w:val="clear" w:color="auto" w:fill="auto"/>
          </w:tcPr>
          <w:p w14:paraId="0A0D80B0" w14:textId="77777777" w:rsidR="00F74014" w:rsidRPr="009721FA" w:rsidRDefault="00F74014" w:rsidP="00863FCA">
            <w:pPr>
              <w:spacing w:before="80" w:after="0" w:line="240" w:lineRule="auto"/>
              <w:rPr>
                <w:rFonts w:ascii="Times New Roman" w:hAnsi="Times New Roman"/>
                <w:lang w:val="sv-SE"/>
              </w:rPr>
            </w:pPr>
            <w:r w:rsidRPr="009721FA">
              <w:rPr>
                <w:rFonts w:ascii="Times New Roman" w:hAnsi="Times New Roman"/>
                <w:lang w:val="sv-SE"/>
              </w:rPr>
              <w:t>9.   Does the author use appropriate references?</w:t>
            </w:r>
          </w:p>
        </w:tc>
        <w:tc>
          <w:tcPr>
            <w:tcW w:w="720" w:type="dxa"/>
            <w:shd w:val="clear" w:color="auto" w:fill="auto"/>
          </w:tcPr>
          <w:p w14:paraId="430E95D0" w14:textId="77777777" w:rsidR="00F74014" w:rsidRPr="009721FA" w:rsidRDefault="00F74014" w:rsidP="00863FCA">
            <w:pPr>
              <w:spacing w:before="80" w:after="0" w:line="240" w:lineRule="auto"/>
              <w:rPr>
                <w:rFonts w:ascii="Times New Roman" w:hAnsi="Times New Roman"/>
                <w:highlight w:val="yellow"/>
                <w:lang w:val="sv-SE"/>
              </w:rPr>
            </w:pPr>
          </w:p>
        </w:tc>
        <w:tc>
          <w:tcPr>
            <w:tcW w:w="720" w:type="dxa"/>
            <w:shd w:val="clear" w:color="auto" w:fill="auto"/>
          </w:tcPr>
          <w:p w14:paraId="2196170B" w14:textId="77777777" w:rsidR="00F74014" w:rsidRPr="009721FA" w:rsidRDefault="00F74014" w:rsidP="00863FCA">
            <w:pPr>
              <w:spacing w:before="80" w:after="0" w:line="240" w:lineRule="auto"/>
              <w:rPr>
                <w:rFonts w:ascii="Times New Roman" w:hAnsi="Times New Roman"/>
                <w:highlight w:val="yellow"/>
                <w:lang w:val="sv-SE"/>
              </w:rPr>
            </w:pPr>
          </w:p>
        </w:tc>
        <w:tc>
          <w:tcPr>
            <w:tcW w:w="720" w:type="dxa"/>
            <w:shd w:val="clear" w:color="auto" w:fill="auto"/>
          </w:tcPr>
          <w:p w14:paraId="15FEC99B" w14:textId="77777777" w:rsidR="00F74014" w:rsidRPr="009721FA" w:rsidRDefault="00F74014" w:rsidP="00863FCA">
            <w:pPr>
              <w:spacing w:before="80" w:after="0" w:line="240" w:lineRule="auto"/>
              <w:rPr>
                <w:rFonts w:ascii="Times New Roman" w:hAnsi="Times New Roman"/>
                <w:highlight w:val="yellow"/>
                <w:lang w:val="sv-SE"/>
              </w:rPr>
            </w:pPr>
          </w:p>
        </w:tc>
      </w:tr>
    </w:tbl>
    <w:p w14:paraId="22E53A0C" w14:textId="77777777" w:rsidR="00F74014" w:rsidRPr="00A570A3" w:rsidRDefault="00F74014" w:rsidP="00F74014">
      <w:pPr>
        <w:spacing w:before="80" w:after="0" w:line="240" w:lineRule="auto"/>
        <w:rPr>
          <w:rFonts w:ascii="Times New Roman" w:hAnsi="Times New Roman"/>
          <w:b/>
          <w:sz w:val="20"/>
          <w:szCs w:val="20"/>
          <w:lang w:val="sv-SE"/>
        </w:rPr>
      </w:pPr>
      <w:r w:rsidRPr="00A570A3">
        <w:rPr>
          <w:rFonts w:ascii="Times New Roman" w:hAnsi="Times New Roman"/>
          <w:b/>
          <w:sz w:val="20"/>
          <w:szCs w:val="20"/>
          <w:lang w:val="sv-SE"/>
        </w:rPr>
        <w:t xml:space="preserve">                                                                                                                                     </w:t>
      </w:r>
    </w:p>
    <w:tbl>
      <w:tblPr>
        <w:tblW w:w="901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091"/>
        <w:gridCol w:w="638"/>
        <w:gridCol w:w="683"/>
        <w:gridCol w:w="828"/>
        <w:gridCol w:w="771"/>
      </w:tblGrid>
      <w:tr w:rsidR="00F74014" w:rsidRPr="00A570A3" w14:paraId="689E4BB8" w14:textId="77777777" w:rsidTr="00863FCA">
        <w:trPr>
          <w:trHeight w:val="567"/>
        </w:trPr>
        <w:tc>
          <w:tcPr>
            <w:tcW w:w="6091" w:type="dxa"/>
            <w:shd w:val="clear" w:color="auto" w:fill="auto"/>
          </w:tcPr>
          <w:p w14:paraId="4EF0A325" w14:textId="77777777" w:rsidR="00F74014" w:rsidRPr="009721FA" w:rsidRDefault="00F74014" w:rsidP="00863FCA">
            <w:pPr>
              <w:spacing w:before="80" w:after="0" w:line="240" w:lineRule="auto"/>
              <w:rPr>
                <w:rFonts w:ascii="Times New Roman" w:hAnsi="Times New Roman"/>
                <w:lang w:val="sv-SE"/>
              </w:rPr>
            </w:pPr>
          </w:p>
        </w:tc>
        <w:tc>
          <w:tcPr>
            <w:tcW w:w="638" w:type="dxa"/>
            <w:shd w:val="clear" w:color="auto" w:fill="auto"/>
          </w:tcPr>
          <w:p w14:paraId="00AF928B" w14:textId="77777777" w:rsidR="00F74014" w:rsidRPr="009721FA" w:rsidRDefault="00F74014" w:rsidP="00863FCA">
            <w:pPr>
              <w:spacing w:before="80" w:after="0" w:line="240" w:lineRule="auto"/>
              <w:rPr>
                <w:rFonts w:ascii="Times New Roman" w:hAnsi="Times New Roman"/>
                <w:noProof/>
                <w:lang w:val="en-GB" w:eastAsia="en-GB"/>
              </w:rPr>
            </w:pPr>
            <w:r w:rsidRPr="009721FA">
              <w:rPr>
                <w:rFonts w:ascii="Times New Roman" w:hAnsi="Times New Roman"/>
                <w:b/>
                <w:sz w:val="20"/>
                <w:szCs w:val="20"/>
                <w:lang w:val="sv-SE"/>
              </w:rPr>
              <w:t>Very  good</w:t>
            </w:r>
          </w:p>
        </w:tc>
        <w:tc>
          <w:tcPr>
            <w:tcW w:w="683" w:type="dxa"/>
            <w:shd w:val="clear" w:color="auto" w:fill="auto"/>
          </w:tcPr>
          <w:p w14:paraId="6A9598A3" w14:textId="77777777" w:rsidR="00F74014" w:rsidRPr="009721FA" w:rsidRDefault="00F74014" w:rsidP="00863FCA">
            <w:pPr>
              <w:spacing w:before="80" w:after="0" w:line="240" w:lineRule="auto"/>
              <w:rPr>
                <w:rFonts w:ascii="Times New Roman" w:hAnsi="Times New Roman"/>
                <w:noProof/>
                <w:lang w:val="en-GB" w:eastAsia="en-GB"/>
              </w:rPr>
            </w:pPr>
            <w:r w:rsidRPr="009721FA">
              <w:rPr>
                <w:rFonts w:ascii="Times New Roman" w:hAnsi="Times New Roman"/>
                <w:b/>
                <w:sz w:val="20"/>
                <w:szCs w:val="20"/>
                <w:lang w:val="sv-SE"/>
              </w:rPr>
              <w:t xml:space="preserve">Good       </w:t>
            </w:r>
          </w:p>
        </w:tc>
        <w:tc>
          <w:tcPr>
            <w:tcW w:w="828" w:type="dxa"/>
            <w:shd w:val="clear" w:color="auto" w:fill="auto"/>
          </w:tcPr>
          <w:p w14:paraId="080DA3A0" w14:textId="77777777" w:rsidR="00F74014" w:rsidRPr="009721FA" w:rsidRDefault="00F74014" w:rsidP="00863FCA">
            <w:pPr>
              <w:spacing w:before="80" w:after="0" w:line="240" w:lineRule="auto"/>
              <w:rPr>
                <w:rFonts w:ascii="Times New Roman" w:hAnsi="Times New Roman"/>
                <w:noProof/>
                <w:lang w:val="en-GB" w:eastAsia="en-GB"/>
              </w:rPr>
            </w:pPr>
            <w:r w:rsidRPr="009721FA">
              <w:rPr>
                <w:rFonts w:ascii="Times New Roman" w:hAnsi="Times New Roman"/>
                <w:b/>
                <w:sz w:val="20"/>
                <w:szCs w:val="20"/>
                <w:lang w:val="sv-SE"/>
              </w:rPr>
              <w:t xml:space="preserve">   Fair      </w:t>
            </w:r>
          </w:p>
        </w:tc>
        <w:tc>
          <w:tcPr>
            <w:tcW w:w="771" w:type="dxa"/>
            <w:shd w:val="clear" w:color="auto" w:fill="auto"/>
          </w:tcPr>
          <w:p w14:paraId="0E4ADA1D" w14:textId="77777777" w:rsidR="00F74014" w:rsidRPr="00C625A4" w:rsidRDefault="00F74014" w:rsidP="00863FCA">
            <w:pPr>
              <w:spacing w:before="80" w:after="0" w:line="240" w:lineRule="auto"/>
              <w:rPr>
                <w:rFonts w:ascii="Times New Roman" w:hAnsi="Times New Roman"/>
                <w:b/>
                <w:bCs/>
                <w:noProof/>
                <w:lang w:val="en-GB" w:eastAsia="en-GB"/>
              </w:rPr>
            </w:pPr>
            <w:r w:rsidRPr="00C625A4">
              <w:rPr>
                <w:rFonts w:ascii="Times New Roman" w:hAnsi="Times New Roman"/>
                <w:b/>
                <w:bCs/>
                <w:noProof/>
                <w:lang w:val="en-GB" w:eastAsia="en-GB"/>
              </w:rPr>
              <w:t>Poor</w:t>
            </w:r>
          </w:p>
        </w:tc>
      </w:tr>
      <w:tr w:rsidR="00F74014" w:rsidRPr="00A570A3" w14:paraId="7B544CD7" w14:textId="77777777" w:rsidTr="00863FCA">
        <w:tc>
          <w:tcPr>
            <w:tcW w:w="6091" w:type="dxa"/>
            <w:shd w:val="clear" w:color="auto" w:fill="auto"/>
          </w:tcPr>
          <w:p w14:paraId="1BCBD319" w14:textId="77777777" w:rsidR="00F74014" w:rsidRPr="009721FA" w:rsidRDefault="00F74014" w:rsidP="00863FCA">
            <w:pPr>
              <w:spacing w:before="80" w:after="0" w:line="240" w:lineRule="auto"/>
              <w:rPr>
                <w:rFonts w:ascii="Times New Roman" w:hAnsi="Times New Roman"/>
                <w:lang w:val="sv-SE"/>
              </w:rPr>
            </w:pPr>
            <w:r w:rsidRPr="009721FA">
              <w:rPr>
                <w:rFonts w:ascii="Times New Roman" w:hAnsi="Times New Roman"/>
                <w:lang w:val="sv-SE"/>
              </w:rPr>
              <w:t xml:space="preserve">10. Contribution to science </w:t>
            </w:r>
          </w:p>
        </w:tc>
        <w:tc>
          <w:tcPr>
            <w:tcW w:w="638" w:type="dxa"/>
            <w:shd w:val="clear" w:color="auto" w:fill="auto"/>
          </w:tcPr>
          <w:p w14:paraId="756E2638" w14:textId="77777777" w:rsidR="00F74014" w:rsidRPr="009721FA" w:rsidRDefault="00F74014" w:rsidP="00863FCA">
            <w:pPr>
              <w:spacing w:before="80" w:after="0" w:line="240" w:lineRule="auto"/>
              <w:rPr>
                <w:rFonts w:ascii="Times New Roman" w:hAnsi="Times New Roman"/>
                <w:lang w:val="sv-SE"/>
              </w:rPr>
            </w:pPr>
          </w:p>
        </w:tc>
        <w:tc>
          <w:tcPr>
            <w:tcW w:w="683" w:type="dxa"/>
            <w:shd w:val="clear" w:color="auto" w:fill="auto"/>
          </w:tcPr>
          <w:p w14:paraId="1DBD1EC4" w14:textId="77777777" w:rsidR="00F74014" w:rsidRPr="009721FA" w:rsidRDefault="00F74014" w:rsidP="00863FCA">
            <w:pPr>
              <w:spacing w:before="80" w:after="0" w:line="240" w:lineRule="auto"/>
              <w:rPr>
                <w:rFonts w:ascii="Times New Roman" w:hAnsi="Times New Roman"/>
                <w:lang w:val="sv-SE"/>
              </w:rPr>
            </w:pPr>
          </w:p>
        </w:tc>
        <w:tc>
          <w:tcPr>
            <w:tcW w:w="828" w:type="dxa"/>
            <w:shd w:val="clear" w:color="auto" w:fill="auto"/>
          </w:tcPr>
          <w:p w14:paraId="7B5218BF" w14:textId="77777777" w:rsidR="00F74014" w:rsidRPr="009721FA" w:rsidRDefault="00F74014" w:rsidP="00863FCA">
            <w:pPr>
              <w:spacing w:before="80" w:after="0" w:line="240" w:lineRule="auto"/>
              <w:rPr>
                <w:rFonts w:ascii="Times New Roman" w:hAnsi="Times New Roman"/>
                <w:lang w:val="sv-SE"/>
              </w:rPr>
            </w:pPr>
          </w:p>
        </w:tc>
        <w:tc>
          <w:tcPr>
            <w:tcW w:w="771" w:type="dxa"/>
            <w:shd w:val="clear" w:color="auto" w:fill="auto"/>
          </w:tcPr>
          <w:p w14:paraId="178C4589" w14:textId="77777777" w:rsidR="00F74014" w:rsidRPr="009721FA" w:rsidRDefault="00F74014" w:rsidP="00863FCA">
            <w:pPr>
              <w:spacing w:before="80" w:after="0" w:line="240" w:lineRule="auto"/>
              <w:ind w:right="3384"/>
              <w:rPr>
                <w:rFonts w:ascii="Times New Roman" w:hAnsi="Times New Roman"/>
                <w:lang w:val="sv-SE"/>
              </w:rPr>
            </w:pPr>
          </w:p>
        </w:tc>
      </w:tr>
      <w:tr w:rsidR="00F74014" w:rsidRPr="00A570A3" w14:paraId="5D371FED" w14:textId="77777777" w:rsidTr="00863FCA">
        <w:tc>
          <w:tcPr>
            <w:tcW w:w="6091" w:type="dxa"/>
            <w:shd w:val="clear" w:color="auto" w:fill="auto"/>
          </w:tcPr>
          <w:p w14:paraId="6C14DD86" w14:textId="77777777" w:rsidR="00F74014" w:rsidRPr="009721FA" w:rsidRDefault="00F74014" w:rsidP="00863FCA">
            <w:pPr>
              <w:tabs>
                <w:tab w:val="num" w:pos="720"/>
              </w:tabs>
              <w:spacing w:before="80" w:after="0" w:line="240" w:lineRule="auto"/>
              <w:rPr>
                <w:rFonts w:ascii="Times New Roman" w:hAnsi="Times New Roman"/>
                <w:lang w:val="sv-SE"/>
              </w:rPr>
            </w:pPr>
            <w:r w:rsidRPr="009721FA">
              <w:rPr>
                <w:rFonts w:ascii="Times New Roman" w:hAnsi="Times New Roman"/>
                <w:lang w:val="sv-SE"/>
              </w:rPr>
              <w:t xml:space="preserve">11. Originality </w:t>
            </w:r>
          </w:p>
        </w:tc>
        <w:tc>
          <w:tcPr>
            <w:tcW w:w="638" w:type="dxa"/>
            <w:shd w:val="clear" w:color="auto" w:fill="auto"/>
          </w:tcPr>
          <w:p w14:paraId="77833C9C" w14:textId="77777777" w:rsidR="00F74014" w:rsidRPr="009721FA" w:rsidRDefault="00F74014" w:rsidP="00863FCA">
            <w:pPr>
              <w:spacing w:before="80" w:after="0" w:line="240" w:lineRule="auto"/>
              <w:rPr>
                <w:rFonts w:ascii="Times New Roman" w:hAnsi="Times New Roman"/>
                <w:lang w:val="sv-SE"/>
              </w:rPr>
            </w:pPr>
          </w:p>
        </w:tc>
        <w:tc>
          <w:tcPr>
            <w:tcW w:w="683" w:type="dxa"/>
            <w:shd w:val="clear" w:color="auto" w:fill="auto"/>
          </w:tcPr>
          <w:p w14:paraId="00B93246" w14:textId="77777777" w:rsidR="00F74014" w:rsidRPr="009721FA" w:rsidRDefault="00F74014" w:rsidP="00863FCA">
            <w:pPr>
              <w:spacing w:before="80" w:after="0" w:line="240" w:lineRule="auto"/>
              <w:rPr>
                <w:rFonts w:ascii="Times New Roman" w:hAnsi="Times New Roman"/>
                <w:lang w:val="sv-SE"/>
              </w:rPr>
            </w:pPr>
          </w:p>
        </w:tc>
        <w:tc>
          <w:tcPr>
            <w:tcW w:w="828" w:type="dxa"/>
            <w:shd w:val="clear" w:color="auto" w:fill="auto"/>
          </w:tcPr>
          <w:p w14:paraId="5BCA55CF" w14:textId="77777777" w:rsidR="00F74014" w:rsidRPr="009721FA" w:rsidRDefault="00F74014" w:rsidP="00863FCA">
            <w:pPr>
              <w:spacing w:before="80" w:after="0" w:line="240" w:lineRule="auto"/>
              <w:rPr>
                <w:rFonts w:ascii="Times New Roman" w:hAnsi="Times New Roman"/>
                <w:lang w:val="sv-SE"/>
              </w:rPr>
            </w:pPr>
          </w:p>
        </w:tc>
        <w:tc>
          <w:tcPr>
            <w:tcW w:w="771" w:type="dxa"/>
            <w:shd w:val="clear" w:color="auto" w:fill="auto"/>
          </w:tcPr>
          <w:p w14:paraId="7C4AD0BF" w14:textId="77777777" w:rsidR="00F74014" w:rsidRPr="009721FA" w:rsidRDefault="00F74014" w:rsidP="00863FCA">
            <w:pPr>
              <w:spacing w:before="80" w:after="0" w:line="240" w:lineRule="auto"/>
              <w:rPr>
                <w:rFonts w:ascii="Times New Roman" w:hAnsi="Times New Roman"/>
                <w:lang w:val="sv-SE"/>
              </w:rPr>
            </w:pPr>
          </w:p>
        </w:tc>
      </w:tr>
      <w:tr w:rsidR="00F74014" w:rsidRPr="00A570A3" w14:paraId="3F300399" w14:textId="77777777" w:rsidTr="00863FCA">
        <w:tc>
          <w:tcPr>
            <w:tcW w:w="6091" w:type="dxa"/>
            <w:shd w:val="clear" w:color="auto" w:fill="auto"/>
          </w:tcPr>
          <w:p w14:paraId="26D0C0B5" w14:textId="77777777" w:rsidR="00F74014" w:rsidRPr="009721FA" w:rsidRDefault="00F74014" w:rsidP="00863FCA">
            <w:pPr>
              <w:tabs>
                <w:tab w:val="num" w:pos="720"/>
              </w:tabs>
              <w:spacing w:before="80" w:after="0" w:line="240" w:lineRule="auto"/>
              <w:rPr>
                <w:rFonts w:ascii="Times New Roman" w:hAnsi="Times New Roman"/>
                <w:lang w:val="sv-SE"/>
              </w:rPr>
            </w:pPr>
            <w:r w:rsidRPr="009721FA">
              <w:rPr>
                <w:rFonts w:ascii="Times New Roman" w:hAnsi="Times New Roman"/>
                <w:bCs/>
                <w:lang w:val="sv-SE"/>
              </w:rPr>
              <w:t xml:space="preserve">12. </w:t>
            </w:r>
            <w:r w:rsidRPr="009721FA">
              <w:rPr>
                <w:rFonts w:ascii="Times New Roman" w:hAnsi="Times New Roman"/>
                <w:lang w:val="sv-SE"/>
              </w:rPr>
              <w:t xml:space="preserve">Systematic </w:t>
            </w:r>
          </w:p>
        </w:tc>
        <w:tc>
          <w:tcPr>
            <w:tcW w:w="638" w:type="dxa"/>
            <w:shd w:val="clear" w:color="auto" w:fill="auto"/>
          </w:tcPr>
          <w:p w14:paraId="317DB207" w14:textId="77777777" w:rsidR="00F74014" w:rsidRPr="009721FA" w:rsidRDefault="00F74014" w:rsidP="00863FCA">
            <w:pPr>
              <w:spacing w:before="80" w:after="0" w:line="240" w:lineRule="auto"/>
              <w:rPr>
                <w:rFonts w:ascii="Times New Roman" w:hAnsi="Times New Roman"/>
                <w:lang w:val="sv-SE"/>
              </w:rPr>
            </w:pPr>
          </w:p>
        </w:tc>
        <w:tc>
          <w:tcPr>
            <w:tcW w:w="683" w:type="dxa"/>
            <w:shd w:val="clear" w:color="auto" w:fill="auto"/>
          </w:tcPr>
          <w:p w14:paraId="3E237AF4" w14:textId="77777777" w:rsidR="00F74014" w:rsidRPr="009721FA" w:rsidRDefault="00F74014" w:rsidP="00863FCA">
            <w:pPr>
              <w:spacing w:before="80" w:after="0" w:line="240" w:lineRule="auto"/>
              <w:rPr>
                <w:rFonts w:ascii="Times New Roman" w:hAnsi="Times New Roman"/>
                <w:lang w:val="sv-SE"/>
              </w:rPr>
            </w:pPr>
          </w:p>
        </w:tc>
        <w:tc>
          <w:tcPr>
            <w:tcW w:w="828" w:type="dxa"/>
            <w:shd w:val="clear" w:color="auto" w:fill="auto"/>
          </w:tcPr>
          <w:p w14:paraId="7230B642" w14:textId="77777777" w:rsidR="00F74014" w:rsidRPr="009721FA" w:rsidRDefault="00F74014" w:rsidP="00863FCA">
            <w:pPr>
              <w:spacing w:before="80" w:after="0" w:line="240" w:lineRule="auto"/>
              <w:rPr>
                <w:rFonts w:ascii="Times New Roman" w:hAnsi="Times New Roman"/>
                <w:lang w:val="sv-SE"/>
              </w:rPr>
            </w:pPr>
          </w:p>
        </w:tc>
        <w:tc>
          <w:tcPr>
            <w:tcW w:w="771" w:type="dxa"/>
            <w:shd w:val="clear" w:color="auto" w:fill="auto"/>
          </w:tcPr>
          <w:p w14:paraId="51CCF717" w14:textId="77777777" w:rsidR="00F74014" w:rsidRPr="009721FA" w:rsidRDefault="00F74014" w:rsidP="00863FCA">
            <w:pPr>
              <w:spacing w:before="80" w:after="0" w:line="240" w:lineRule="auto"/>
              <w:rPr>
                <w:rFonts w:ascii="Times New Roman" w:hAnsi="Times New Roman"/>
                <w:lang w:val="sv-SE"/>
              </w:rPr>
            </w:pPr>
          </w:p>
        </w:tc>
      </w:tr>
      <w:tr w:rsidR="00F74014" w:rsidRPr="00A570A3" w14:paraId="5E7254DD" w14:textId="77777777" w:rsidTr="00863FCA">
        <w:tc>
          <w:tcPr>
            <w:tcW w:w="6091" w:type="dxa"/>
            <w:shd w:val="clear" w:color="auto" w:fill="auto"/>
          </w:tcPr>
          <w:p w14:paraId="3006E10B" w14:textId="77777777" w:rsidR="00F74014" w:rsidRPr="009721FA" w:rsidRDefault="00F74014" w:rsidP="00863FCA">
            <w:pPr>
              <w:spacing w:before="80" w:after="0" w:line="240" w:lineRule="auto"/>
              <w:rPr>
                <w:rFonts w:ascii="Times New Roman" w:hAnsi="Times New Roman"/>
                <w:lang w:val="sv-SE"/>
              </w:rPr>
            </w:pPr>
            <w:r w:rsidRPr="009721FA">
              <w:rPr>
                <w:rFonts w:ascii="Times New Roman" w:hAnsi="Times New Roman"/>
                <w:bCs/>
                <w:lang w:val="sv-SE"/>
              </w:rPr>
              <w:t>13. Language</w:t>
            </w:r>
          </w:p>
        </w:tc>
        <w:tc>
          <w:tcPr>
            <w:tcW w:w="638" w:type="dxa"/>
            <w:shd w:val="clear" w:color="auto" w:fill="auto"/>
          </w:tcPr>
          <w:p w14:paraId="12F44262" w14:textId="77777777" w:rsidR="00F74014" w:rsidRPr="009721FA" w:rsidRDefault="00F74014" w:rsidP="00863FCA">
            <w:pPr>
              <w:spacing w:before="80" w:after="0" w:line="240" w:lineRule="auto"/>
              <w:rPr>
                <w:rFonts w:ascii="Times New Roman" w:hAnsi="Times New Roman"/>
                <w:lang w:val="sv-SE"/>
              </w:rPr>
            </w:pPr>
          </w:p>
        </w:tc>
        <w:tc>
          <w:tcPr>
            <w:tcW w:w="683" w:type="dxa"/>
            <w:shd w:val="clear" w:color="auto" w:fill="auto"/>
          </w:tcPr>
          <w:p w14:paraId="3FA365D8" w14:textId="77777777" w:rsidR="00F74014" w:rsidRPr="009721FA" w:rsidRDefault="00F74014" w:rsidP="00863FCA">
            <w:pPr>
              <w:spacing w:before="80" w:after="0" w:line="240" w:lineRule="auto"/>
              <w:rPr>
                <w:rFonts w:ascii="Times New Roman" w:hAnsi="Times New Roman"/>
                <w:lang w:val="sv-SE"/>
              </w:rPr>
            </w:pPr>
          </w:p>
        </w:tc>
        <w:tc>
          <w:tcPr>
            <w:tcW w:w="828" w:type="dxa"/>
            <w:shd w:val="clear" w:color="auto" w:fill="auto"/>
          </w:tcPr>
          <w:p w14:paraId="7A86EACE" w14:textId="77777777" w:rsidR="00F74014" w:rsidRPr="009721FA" w:rsidRDefault="00F74014" w:rsidP="00863FCA">
            <w:pPr>
              <w:spacing w:before="80" w:after="0" w:line="240" w:lineRule="auto"/>
              <w:rPr>
                <w:rFonts w:ascii="Times New Roman" w:hAnsi="Times New Roman"/>
                <w:lang w:val="sv-SE"/>
              </w:rPr>
            </w:pPr>
          </w:p>
        </w:tc>
        <w:tc>
          <w:tcPr>
            <w:tcW w:w="771" w:type="dxa"/>
            <w:shd w:val="clear" w:color="auto" w:fill="auto"/>
          </w:tcPr>
          <w:p w14:paraId="24EACAC9" w14:textId="77777777" w:rsidR="00F74014" w:rsidRPr="009721FA" w:rsidRDefault="00F74014" w:rsidP="00863FCA">
            <w:pPr>
              <w:spacing w:before="80" w:after="0" w:line="240" w:lineRule="auto"/>
              <w:rPr>
                <w:rFonts w:ascii="Times New Roman" w:hAnsi="Times New Roman"/>
                <w:lang w:val="sv-SE"/>
              </w:rPr>
            </w:pPr>
          </w:p>
        </w:tc>
      </w:tr>
      <w:tr w:rsidR="00F74014" w:rsidRPr="00A570A3" w14:paraId="5CA09B5F" w14:textId="77777777" w:rsidTr="00863FCA">
        <w:tc>
          <w:tcPr>
            <w:tcW w:w="6091" w:type="dxa"/>
            <w:shd w:val="clear" w:color="auto" w:fill="auto"/>
          </w:tcPr>
          <w:p w14:paraId="632E85F0" w14:textId="77777777" w:rsidR="00F74014" w:rsidRPr="009721FA" w:rsidRDefault="00F74014" w:rsidP="00863FCA">
            <w:pPr>
              <w:spacing w:before="80" w:after="0" w:line="240" w:lineRule="auto"/>
              <w:rPr>
                <w:rFonts w:ascii="Times New Roman" w:hAnsi="Times New Roman"/>
                <w:bCs/>
                <w:lang w:val="sv-SE"/>
              </w:rPr>
            </w:pPr>
            <w:r w:rsidRPr="009721FA">
              <w:rPr>
                <w:rFonts w:ascii="Times New Roman" w:hAnsi="Times New Roman"/>
                <w:bCs/>
                <w:lang w:val="sv-SE"/>
              </w:rPr>
              <w:t>14.</w:t>
            </w:r>
            <w:r w:rsidRPr="009721FA">
              <w:rPr>
                <w:rFonts w:ascii="Times New Roman" w:hAnsi="Times New Roman"/>
                <w:lang w:val="sv-SE"/>
              </w:rPr>
              <w:t xml:space="preserve"> Writing accuracy</w:t>
            </w:r>
          </w:p>
        </w:tc>
        <w:tc>
          <w:tcPr>
            <w:tcW w:w="638" w:type="dxa"/>
            <w:shd w:val="clear" w:color="auto" w:fill="auto"/>
          </w:tcPr>
          <w:p w14:paraId="0AD5385C" w14:textId="77777777" w:rsidR="00F74014" w:rsidRPr="009721FA" w:rsidRDefault="00F74014" w:rsidP="00863FCA">
            <w:pPr>
              <w:spacing w:before="80" w:after="0" w:line="240" w:lineRule="auto"/>
              <w:rPr>
                <w:rFonts w:ascii="Times New Roman" w:hAnsi="Times New Roman"/>
                <w:lang w:val="sv-SE"/>
              </w:rPr>
            </w:pPr>
          </w:p>
        </w:tc>
        <w:tc>
          <w:tcPr>
            <w:tcW w:w="683" w:type="dxa"/>
            <w:shd w:val="clear" w:color="auto" w:fill="auto"/>
          </w:tcPr>
          <w:p w14:paraId="30DFD1AD" w14:textId="77777777" w:rsidR="00F74014" w:rsidRPr="009721FA" w:rsidRDefault="00F74014" w:rsidP="00863FCA">
            <w:pPr>
              <w:spacing w:before="80" w:after="0" w:line="240" w:lineRule="auto"/>
              <w:rPr>
                <w:rFonts w:ascii="Times New Roman" w:hAnsi="Times New Roman"/>
                <w:lang w:val="sv-SE"/>
              </w:rPr>
            </w:pPr>
          </w:p>
        </w:tc>
        <w:tc>
          <w:tcPr>
            <w:tcW w:w="828" w:type="dxa"/>
            <w:shd w:val="clear" w:color="auto" w:fill="auto"/>
          </w:tcPr>
          <w:p w14:paraId="157BB2CA" w14:textId="77777777" w:rsidR="00F74014" w:rsidRPr="009721FA" w:rsidRDefault="00F74014" w:rsidP="00863FCA">
            <w:pPr>
              <w:spacing w:before="80" w:after="0" w:line="240" w:lineRule="auto"/>
              <w:rPr>
                <w:rFonts w:ascii="Times New Roman" w:hAnsi="Times New Roman"/>
                <w:lang w:val="sv-SE"/>
              </w:rPr>
            </w:pPr>
          </w:p>
        </w:tc>
        <w:tc>
          <w:tcPr>
            <w:tcW w:w="771" w:type="dxa"/>
            <w:shd w:val="clear" w:color="auto" w:fill="auto"/>
          </w:tcPr>
          <w:p w14:paraId="4586BA29" w14:textId="77777777" w:rsidR="00F74014" w:rsidRPr="009721FA" w:rsidRDefault="00F74014" w:rsidP="00863FCA">
            <w:pPr>
              <w:tabs>
                <w:tab w:val="left" w:pos="4601"/>
              </w:tabs>
              <w:spacing w:before="80" w:after="0" w:line="240" w:lineRule="auto"/>
              <w:rPr>
                <w:rFonts w:ascii="Times New Roman" w:hAnsi="Times New Roman"/>
                <w:lang w:val="sv-SE"/>
              </w:rPr>
            </w:pPr>
          </w:p>
        </w:tc>
      </w:tr>
    </w:tbl>
    <w:p w14:paraId="18757B9B" w14:textId="77777777" w:rsidR="00F74014" w:rsidRPr="00A570A3" w:rsidRDefault="00F74014" w:rsidP="00F74014">
      <w:pPr>
        <w:spacing w:before="80" w:after="0" w:line="240" w:lineRule="auto"/>
        <w:rPr>
          <w:rFonts w:ascii="Times New Roman" w:hAnsi="Times New Roman"/>
          <w:b/>
          <w:lang w:val="sv-SE"/>
        </w:rPr>
      </w:pPr>
    </w:p>
    <w:p w14:paraId="6E13B8F4" w14:textId="77777777" w:rsidR="00F74014" w:rsidRPr="00A570A3" w:rsidRDefault="00F74014" w:rsidP="00F74014">
      <w:pPr>
        <w:spacing w:before="80" w:after="0" w:line="240" w:lineRule="auto"/>
        <w:rPr>
          <w:rFonts w:ascii="Times New Roman" w:hAnsi="Times New Roman"/>
          <w:b/>
          <w:lang w:val="sv-SE"/>
        </w:rPr>
      </w:pPr>
      <w:r w:rsidRPr="00A570A3">
        <w:rPr>
          <w:rFonts w:ascii="Times New Roman" w:hAnsi="Times New Roman"/>
          <w:b/>
          <w:lang w:val="sv-SE"/>
        </w:rPr>
        <w:t>B. Reviewer’s decision</w:t>
      </w:r>
    </w:p>
    <w:p w14:paraId="05AB6C12" w14:textId="77777777" w:rsidR="00F74014" w:rsidRPr="00A570A3" w:rsidRDefault="00F74014" w:rsidP="00F74014">
      <w:pPr>
        <w:spacing w:before="80" w:after="0" w:line="240" w:lineRule="auto"/>
        <w:ind w:left="360"/>
        <w:rPr>
          <w:rFonts w:ascii="Times New Roman" w:hAnsi="Times New Roman"/>
          <w:lang w:val="sv-SE"/>
        </w:rPr>
      </w:pPr>
      <w:r w:rsidRPr="00A570A3">
        <w:rPr>
          <w:rFonts w:ascii="Times New Roman" w:hAnsi="Times New Roman"/>
          <w:lang w:val="sv-SE"/>
        </w:rPr>
        <w:t xml:space="preserve">The </w:t>
      </w:r>
      <w:r>
        <w:rPr>
          <w:rFonts w:ascii="Times New Roman" w:hAnsi="Times New Roman"/>
          <w:lang w:val="sv-SE"/>
        </w:rPr>
        <w:t>manuscript</w:t>
      </w:r>
      <w:r w:rsidRPr="00A570A3">
        <w:rPr>
          <w:rFonts w:ascii="Times New Roman" w:hAnsi="Times New Roman"/>
          <w:lang w:val="sv-SE"/>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327"/>
        <w:gridCol w:w="689"/>
      </w:tblGrid>
      <w:tr w:rsidR="00F74014" w:rsidRPr="00A570A3" w14:paraId="50D55452" w14:textId="77777777" w:rsidTr="00863FCA">
        <w:tc>
          <w:tcPr>
            <w:tcW w:w="8748" w:type="dxa"/>
            <w:shd w:val="clear" w:color="auto" w:fill="auto"/>
          </w:tcPr>
          <w:p w14:paraId="1C5D92BB" w14:textId="77777777" w:rsidR="00F74014" w:rsidRPr="009721FA" w:rsidRDefault="00F74014" w:rsidP="00863FCA">
            <w:pPr>
              <w:numPr>
                <w:ilvl w:val="2"/>
                <w:numId w:val="1"/>
              </w:numPr>
              <w:tabs>
                <w:tab w:val="clear" w:pos="2160"/>
                <w:tab w:val="num" w:pos="540"/>
              </w:tabs>
              <w:spacing w:before="80" w:after="0" w:line="240" w:lineRule="auto"/>
              <w:ind w:left="540"/>
              <w:rPr>
                <w:rFonts w:ascii="Times New Roman" w:hAnsi="Times New Roman"/>
                <w:lang w:val="sv-SE"/>
              </w:rPr>
            </w:pPr>
            <w:r w:rsidRPr="009721FA">
              <w:rPr>
                <w:rFonts w:ascii="Times New Roman" w:hAnsi="Times New Roman"/>
                <w:lang w:val="sv-SE"/>
              </w:rPr>
              <w:t>is publisable without any change</w:t>
            </w:r>
          </w:p>
        </w:tc>
        <w:tc>
          <w:tcPr>
            <w:tcW w:w="720" w:type="dxa"/>
            <w:shd w:val="clear" w:color="auto" w:fill="auto"/>
          </w:tcPr>
          <w:p w14:paraId="4CD2DF82" w14:textId="77777777" w:rsidR="00F74014" w:rsidRPr="009721FA" w:rsidRDefault="00F74014" w:rsidP="00863FCA">
            <w:pPr>
              <w:spacing w:before="80" w:after="0" w:line="240" w:lineRule="auto"/>
              <w:rPr>
                <w:rFonts w:ascii="Times New Roman" w:hAnsi="Times New Roman"/>
                <w:lang w:val="sv-SE"/>
              </w:rPr>
            </w:pPr>
          </w:p>
        </w:tc>
      </w:tr>
      <w:tr w:rsidR="00F74014" w:rsidRPr="00A570A3" w14:paraId="544091CB" w14:textId="77777777" w:rsidTr="00863FCA">
        <w:tc>
          <w:tcPr>
            <w:tcW w:w="8748" w:type="dxa"/>
            <w:shd w:val="clear" w:color="auto" w:fill="auto"/>
          </w:tcPr>
          <w:p w14:paraId="23109C51" w14:textId="77777777" w:rsidR="00F74014" w:rsidRPr="009721FA" w:rsidRDefault="00F74014" w:rsidP="00863FCA">
            <w:pPr>
              <w:numPr>
                <w:ilvl w:val="2"/>
                <w:numId w:val="1"/>
              </w:numPr>
              <w:tabs>
                <w:tab w:val="clear" w:pos="2160"/>
                <w:tab w:val="num" w:pos="540"/>
              </w:tabs>
              <w:spacing w:before="80" w:after="0" w:line="240" w:lineRule="auto"/>
              <w:ind w:left="540"/>
              <w:rPr>
                <w:rFonts w:ascii="Times New Roman" w:hAnsi="Times New Roman"/>
                <w:lang w:val="sv-SE"/>
              </w:rPr>
            </w:pPr>
            <w:r w:rsidRPr="009721FA">
              <w:rPr>
                <w:rFonts w:ascii="Times New Roman" w:hAnsi="Times New Roman"/>
                <w:lang w:val="sv-SE"/>
              </w:rPr>
              <w:t>could be published with minor revision</w:t>
            </w:r>
          </w:p>
        </w:tc>
        <w:tc>
          <w:tcPr>
            <w:tcW w:w="720" w:type="dxa"/>
            <w:shd w:val="clear" w:color="auto" w:fill="auto"/>
          </w:tcPr>
          <w:p w14:paraId="4F4990B0" w14:textId="77777777" w:rsidR="00F74014" w:rsidRPr="009721FA" w:rsidRDefault="00F74014" w:rsidP="00863FCA">
            <w:pPr>
              <w:spacing w:before="80" w:after="0" w:line="240" w:lineRule="auto"/>
              <w:rPr>
                <w:rFonts w:ascii="Times New Roman" w:hAnsi="Times New Roman"/>
                <w:lang w:val="sv-SE"/>
              </w:rPr>
            </w:pPr>
          </w:p>
        </w:tc>
      </w:tr>
      <w:tr w:rsidR="00F74014" w:rsidRPr="00A570A3" w14:paraId="2AFDEA2F" w14:textId="77777777" w:rsidTr="00863FCA">
        <w:tc>
          <w:tcPr>
            <w:tcW w:w="8748" w:type="dxa"/>
            <w:shd w:val="clear" w:color="auto" w:fill="auto"/>
          </w:tcPr>
          <w:p w14:paraId="4C25FB20" w14:textId="77777777" w:rsidR="00F74014" w:rsidRPr="009721FA" w:rsidRDefault="00F74014" w:rsidP="00863FCA">
            <w:pPr>
              <w:numPr>
                <w:ilvl w:val="2"/>
                <w:numId w:val="1"/>
              </w:numPr>
              <w:tabs>
                <w:tab w:val="clear" w:pos="2160"/>
                <w:tab w:val="num" w:pos="540"/>
              </w:tabs>
              <w:spacing w:before="80" w:after="0" w:line="240" w:lineRule="auto"/>
              <w:ind w:left="540"/>
              <w:rPr>
                <w:rFonts w:ascii="Times New Roman" w:hAnsi="Times New Roman"/>
                <w:lang w:val="sv-SE"/>
              </w:rPr>
            </w:pPr>
            <w:r w:rsidRPr="009721FA">
              <w:rPr>
                <w:rFonts w:ascii="Times New Roman" w:hAnsi="Times New Roman"/>
                <w:lang w:val="sv-SE"/>
              </w:rPr>
              <w:t>could be published with major revision</w:t>
            </w:r>
          </w:p>
        </w:tc>
        <w:tc>
          <w:tcPr>
            <w:tcW w:w="720" w:type="dxa"/>
            <w:shd w:val="clear" w:color="auto" w:fill="auto"/>
          </w:tcPr>
          <w:p w14:paraId="681FE76B" w14:textId="77777777" w:rsidR="00F74014" w:rsidRPr="009721FA" w:rsidRDefault="00F74014" w:rsidP="00863FCA">
            <w:pPr>
              <w:spacing w:before="80" w:after="0" w:line="240" w:lineRule="auto"/>
              <w:rPr>
                <w:rFonts w:ascii="Times New Roman" w:hAnsi="Times New Roman"/>
                <w:lang w:val="sv-SE"/>
              </w:rPr>
            </w:pPr>
          </w:p>
        </w:tc>
      </w:tr>
      <w:tr w:rsidR="00F74014" w:rsidRPr="00A570A3" w14:paraId="70217D34" w14:textId="77777777" w:rsidTr="00863FCA">
        <w:tc>
          <w:tcPr>
            <w:tcW w:w="8748" w:type="dxa"/>
            <w:shd w:val="clear" w:color="auto" w:fill="auto"/>
          </w:tcPr>
          <w:p w14:paraId="6A0DDFA5" w14:textId="77777777" w:rsidR="00F74014" w:rsidRPr="009721FA" w:rsidRDefault="00F74014" w:rsidP="00863FCA">
            <w:pPr>
              <w:numPr>
                <w:ilvl w:val="2"/>
                <w:numId w:val="1"/>
              </w:numPr>
              <w:tabs>
                <w:tab w:val="clear" w:pos="2160"/>
                <w:tab w:val="num" w:pos="540"/>
              </w:tabs>
              <w:spacing w:before="80" w:after="0" w:line="240" w:lineRule="auto"/>
              <w:ind w:left="540"/>
              <w:rPr>
                <w:rFonts w:ascii="Times New Roman" w:hAnsi="Times New Roman"/>
                <w:lang w:val="sv-SE"/>
              </w:rPr>
            </w:pPr>
            <w:r w:rsidRPr="009721FA">
              <w:rPr>
                <w:rFonts w:ascii="Times New Roman" w:hAnsi="Times New Roman"/>
                <w:lang w:val="sv-SE"/>
              </w:rPr>
              <w:t>need to be completely rewrite</w:t>
            </w:r>
            <w:r>
              <w:rPr>
                <w:rFonts w:ascii="Times New Roman" w:hAnsi="Times New Roman"/>
                <w:lang w:val="sv-SE"/>
              </w:rPr>
              <w:t>n</w:t>
            </w:r>
          </w:p>
        </w:tc>
        <w:tc>
          <w:tcPr>
            <w:tcW w:w="720" w:type="dxa"/>
            <w:shd w:val="clear" w:color="auto" w:fill="auto"/>
          </w:tcPr>
          <w:p w14:paraId="31499D3A" w14:textId="77777777" w:rsidR="00F74014" w:rsidRPr="009721FA" w:rsidRDefault="00F74014" w:rsidP="00863FCA">
            <w:pPr>
              <w:spacing w:before="80" w:after="0" w:line="240" w:lineRule="auto"/>
              <w:rPr>
                <w:rFonts w:ascii="Times New Roman" w:hAnsi="Times New Roman"/>
                <w:lang w:val="sv-SE"/>
              </w:rPr>
            </w:pPr>
          </w:p>
        </w:tc>
      </w:tr>
      <w:tr w:rsidR="00F74014" w:rsidRPr="00A570A3" w14:paraId="301E1996" w14:textId="77777777" w:rsidTr="00863FCA">
        <w:tc>
          <w:tcPr>
            <w:tcW w:w="8748" w:type="dxa"/>
            <w:shd w:val="clear" w:color="auto" w:fill="auto"/>
          </w:tcPr>
          <w:p w14:paraId="4FCD2A80" w14:textId="77777777" w:rsidR="00F74014" w:rsidRPr="009721FA" w:rsidRDefault="00F74014" w:rsidP="00863FCA">
            <w:pPr>
              <w:numPr>
                <w:ilvl w:val="2"/>
                <w:numId w:val="1"/>
              </w:numPr>
              <w:tabs>
                <w:tab w:val="clear" w:pos="2160"/>
                <w:tab w:val="num" w:pos="540"/>
              </w:tabs>
              <w:spacing w:before="80" w:after="0" w:line="240" w:lineRule="auto"/>
              <w:ind w:left="540"/>
              <w:rPr>
                <w:rFonts w:ascii="Times New Roman" w:hAnsi="Times New Roman"/>
                <w:lang w:val="sv-SE"/>
              </w:rPr>
            </w:pPr>
            <w:r w:rsidRPr="009721FA">
              <w:rPr>
                <w:rFonts w:ascii="Times New Roman" w:hAnsi="Times New Roman"/>
                <w:lang w:val="sv-SE"/>
              </w:rPr>
              <w:t>is not recommended for publication</w:t>
            </w:r>
          </w:p>
        </w:tc>
        <w:tc>
          <w:tcPr>
            <w:tcW w:w="720" w:type="dxa"/>
            <w:shd w:val="clear" w:color="auto" w:fill="auto"/>
          </w:tcPr>
          <w:p w14:paraId="0CE45F06" w14:textId="77777777" w:rsidR="00F74014" w:rsidRPr="009721FA" w:rsidRDefault="00F74014" w:rsidP="00863FCA">
            <w:pPr>
              <w:spacing w:before="80" w:after="0" w:line="240" w:lineRule="auto"/>
              <w:rPr>
                <w:rFonts w:ascii="Times New Roman" w:hAnsi="Times New Roman"/>
                <w:lang w:val="sv-SE"/>
              </w:rPr>
            </w:pPr>
          </w:p>
        </w:tc>
      </w:tr>
    </w:tbl>
    <w:p w14:paraId="0DC85002" w14:textId="77777777" w:rsidR="00F74014" w:rsidRDefault="00F74014" w:rsidP="00F74014">
      <w:pPr>
        <w:spacing w:before="80" w:after="0" w:line="240" w:lineRule="auto"/>
        <w:rPr>
          <w:rFonts w:ascii="Times New Roman" w:hAnsi="Times New Roman"/>
          <w:b/>
        </w:rPr>
      </w:pPr>
    </w:p>
    <w:p w14:paraId="58B21F43" w14:textId="77777777" w:rsidR="00F74014" w:rsidRDefault="00F74014" w:rsidP="00F74014">
      <w:pPr>
        <w:spacing w:before="80" w:after="0" w:line="240" w:lineRule="auto"/>
        <w:rPr>
          <w:rFonts w:ascii="Times New Roman" w:hAnsi="Times New Roman"/>
          <w:b/>
        </w:rPr>
      </w:pPr>
    </w:p>
    <w:p w14:paraId="44663291" w14:textId="77777777" w:rsidR="00F74014" w:rsidRDefault="00F74014" w:rsidP="00F74014">
      <w:pPr>
        <w:tabs>
          <w:tab w:val="left" w:pos="3756"/>
        </w:tabs>
        <w:spacing w:before="80" w:after="0" w:line="240" w:lineRule="auto"/>
        <w:rPr>
          <w:rFonts w:ascii="Times New Roman" w:hAnsi="Times New Roman"/>
          <w:b/>
        </w:rPr>
      </w:pPr>
      <w:r w:rsidRPr="00A570A3">
        <w:rPr>
          <w:rFonts w:ascii="Times New Roman" w:hAnsi="Times New Roman"/>
          <w:b/>
        </w:rPr>
        <w:t xml:space="preserve">C. Comment about the </w:t>
      </w:r>
      <w:r>
        <w:rPr>
          <w:rFonts w:ascii="Times New Roman" w:hAnsi="Times New Roman"/>
          <w:b/>
        </w:rPr>
        <w:t>manuscript</w:t>
      </w:r>
      <w:r>
        <w:rPr>
          <w:rFonts w:ascii="Times New Roman" w:hAnsi="Times New Roman"/>
          <w:b/>
        </w:rPr>
        <w:tab/>
      </w:r>
    </w:p>
    <w:p w14:paraId="1FAECDBA" w14:textId="77777777" w:rsidR="00F74014" w:rsidRDefault="00F74014" w:rsidP="00F74014">
      <w:pPr>
        <w:spacing w:before="80" w:after="0" w:line="240" w:lineRule="auto"/>
        <w:rPr>
          <w:rFonts w:ascii="Times New Roman" w:hAnsi="Times New Roman"/>
          <w:bCs/>
        </w:rPr>
      </w:pPr>
      <w:r>
        <w:rPr>
          <w:rFonts w:ascii="Times New Roman" w:hAnsi="Times New Roman"/>
          <w:bCs/>
        </w:rPr>
        <w:t xml:space="preserve">   Date …………………………………</w:t>
      </w:r>
    </w:p>
    <w:p w14:paraId="10172560" w14:textId="77777777" w:rsidR="00F74014" w:rsidRPr="00A570A3" w:rsidRDefault="00F74014" w:rsidP="00F74014">
      <w:pPr>
        <w:spacing w:before="80" w:after="0" w:line="240" w:lineRule="auto"/>
        <w:rPr>
          <w:rFonts w:ascii="Times New Roman" w:hAnsi="Times New Roman"/>
          <w:bCs/>
        </w:rPr>
      </w:pPr>
    </w:p>
    <w:p w14:paraId="63018E51" w14:textId="77777777" w:rsidR="00F74014" w:rsidRPr="00A570A3" w:rsidRDefault="00F74014" w:rsidP="00F74014">
      <w:pPr>
        <w:spacing w:before="80" w:after="0" w:line="240" w:lineRule="auto"/>
        <w:rPr>
          <w:rFonts w:ascii="Times New Roman" w:hAnsi="Times New Roman"/>
          <w:b/>
          <w:bCs/>
          <w:u w:val="single"/>
        </w:rPr>
      </w:pPr>
      <w:r>
        <w:rPr>
          <w:noProof/>
        </w:rPr>
        <mc:AlternateContent>
          <mc:Choice Requires="wps">
            <w:drawing>
              <wp:anchor distT="0" distB="0" distL="114300" distR="114300" simplePos="0" relativeHeight="251659264" behindDoc="1" locked="0" layoutInCell="1" allowOverlap="1" wp14:anchorId="1E39B51D" wp14:editId="26E5D5EE">
                <wp:simplePos x="0" y="0"/>
                <wp:positionH relativeFrom="column">
                  <wp:posOffset>0</wp:posOffset>
                </wp:positionH>
                <wp:positionV relativeFrom="paragraph">
                  <wp:posOffset>17145</wp:posOffset>
                </wp:positionV>
                <wp:extent cx="6057900" cy="2718435"/>
                <wp:effectExtent l="0" t="0" r="0" b="0"/>
                <wp:wrapNone/>
                <wp:docPr id="898690885"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057900" cy="2718435"/>
                        </a:xfrm>
                        <a:prstGeom prst="rect">
                          <a:avLst/>
                        </a:prstGeom>
                        <a:solidFill>
                          <a:srgbClr val="FFFFFF"/>
                        </a:solidFill>
                        <a:ln w="9525">
                          <a:solidFill>
                            <a:srgbClr val="000000"/>
                          </a:solidFill>
                          <a:miter lim="800000"/>
                          <a:headEnd/>
                          <a:tailEnd/>
                        </a:ln>
                      </wps:spPr>
                      <wps:txbx>
                        <w:txbxContent>
                          <w:p w14:paraId="34190DC6" w14:textId="77777777" w:rsidR="00F74014" w:rsidRDefault="00F74014" w:rsidP="00F74014"/>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E39B51D" id="Rectangle 4" o:spid="_x0000_s1026" style="position:absolute;margin-left:0;margin-top:1.35pt;width:477pt;height:214.0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">
                <v:path arrowok="t"/>
                <v:textbox>
                  <w:txbxContent>
                    <w:p w14:paraId="34190DC6" w14:textId="77777777" w:rsidR="00F74014" w:rsidRDefault="00F74014" w:rsidP="00F74014"/>
                  </w:txbxContent>
                </v:textbox>
              </v:rect>
            </w:pict>
          </mc:Fallback>
        </mc:AlternateContent>
      </w:r>
    </w:p>
    <w:p w14:paraId="4DBDAD57" w14:textId="77777777" w:rsidR="00F74014" w:rsidRPr="00A570A3" w:rsidRDefault="00F74014" w:rsidP="00F74014">
      <w:pPr>
        <w:spacing w:before="80" w:after="0" w:line="240" w:lineRule="auto"/>
        <w:rPr>
          <w:rFonts w:ascii="Times New Roman" w:hAnsi="Times New Roman"/>
          <w:b/>
          <w:bCs/>
          <w:u w:val="single"/>
        </w:rPr>
      </w:pPr>
    </w:p>
    <w:p w14:paraId="00AFBC60" w14:textId="77777777" w:rsidR="00F74014" w:rsidRPr="00A570A3" w:rsidRDefault="00F74014" w:rsidP="00F74014">
      <w:pPr>
        <w:spacing w:before="80" w:after="0" w:line="240" w:lineRule="auto"/>
        <w:rPr>
          <w:rFonts w:ascii="Times New Roman" w:hAnsi="Times New Roman"/>
          <w:b/>
          <w:bCs/>
          <w:u w:val="single"/>
        </w:rPr>
      </w:pPr>
    </w:p>
    <w:p w14:paraId="70DA5336" w14:textId="77777777" w:rsidR="00F74014" w:rsidRPr="00A570A3" w:rsidRDefault="00F74014" w:rsidP="00F74014">
      <w:pPr>
        <w:spacing w:before="80" w:after="0" w:line="240" w:lineRule="auto"/>
        <w:rPr>
          <w:rFonts w:ascii="Times New Roman" w:hAnsi="Times New Roman"/>
          <w:b/>
          <w:bCs/>
          <w:u w:val="single"/>
        </w:rPr>
      </w:pPr>
    </w:p>
    <w:p w14:paraId="02B7427F" w14:textId="77777777" w:rsidR="00F74014" w:rsidRPr="00A570A3" w:rsidRDefault="00F74014" w:rsidP="00F74014">
      <w:pPr>
        <w:spacing w:before="80" w:after="0" w:line="240" w:lineRule="auto"/>
        <w:rPr>
          <w:rFonts w:ascii="Times New Roman" w:hAnsi="Times New Roman"/>
          <w:b/>
          <w:bCs/>
          <w:u w:val="single"/>
        </w:rPr>
      </w:pPr>
    </w:p>
    <w:p w14:paraId="4B7EB52A" w14:textId="77777777" w:rsidR="00F74014" w:rsidRPr="00A570A3" w:rsidRDefault="00F74014" w:rsidP="00F74014">
      <w:pPr>
        <w:spacing w:before="80" w:after="0" w:line="240" w:lineRule="auto"/>
        <w:rPr>
          <w:rFonts w:ascii="Times New Roman" w:hAnsi="Times New Roman"/>
          <w:b/>
          <w:bCs/>
          <w:u w:val="single"/>
        </w:rPr>
      </w:pPr>
    </w:p>
    <w:p w14:paraId="56F8DA7C" w14:textId="77777777" w:rsidR="00F74014" w:rsidRPr="00A570A3" w:rsidRDefault="00F74014" w:rsidP="00F74014">
      <w:pPr>
        <w:spacing w:before="80" w:after="0" w:line="240" w:lineRule="auto"/>
        <w:rPr>
          <w:rFonts w:ascii="Times New Roman" w:hAnsi="Times New Roman"/>
          <w:b/>
          <w:bCs/>
          <w:u w:val="single"/>
        </w:rPr>
      </w:pPr>
    </w:p>
    <w:p w14:paraId="23E2A9CE" w14:textId="77777777" w:rsidR="00F74014" w:rsidRPr="00A570A3" w:rsidRDefault="00F74014" w:rsidP="00F74014">
      <w:pPr>
        <w:spacing w:before="80" w:after="0" w:line="240" w:lineRule="auto"/>
        <w:rPr>
          <w:rFonts w:ascii="Times New Roman" w:hAnsi="Times New Roman"/>
          <w:b/>
          <w:bCs/>
          <w:u w:val="single"/>
        </w:rPr>
      </w:pPr>
    </w:p>
    <w:p w14:paraId="499906BF" w14:textId="77777777" w:rsidR="00F74014" w:rsidRPr="00A570A3" w:rsidRDefault="00F74014" w:rsidP="00F74014">
      <w:pPr>
        <w:spacing w:before="80" w:after="0" w:line="240" w:lineRule="auto"/>
        <w:rPr>
          <w:rFonts w:ascii="Times New Roman" w:hAnsi="Times New Roman"/>
          <w:b/>
          <w:bCs/>
          <w:u w:val="single"/>
        </w:rPr>
      </w:pPr>
    </w:p>
    <w:p w14:paraId="0EA4AF19" w14:textId="77777777" w:rsidR="00F74014" w:rsidRPr="00A570A3" w:rsidRDefault="00F74014" w:rsidP="00F74014">
      <w:pPr>
        <w:spacing w:before="80" w:after="0" w:line="240" w:lineRule="auto"/>
        <w:rPr>
          <w:rFonts w:ascii="Times New Roman" w:hAnsi="Times New Roman"/>
          <w:b/>
          <w:bCs/>
          <w:u w:val="single"/>
        </w:rPr>
      </w:pPr>
    </w:p>
    <w:p w14:paraId="5EDE0029" w14:textId="77777777" w:rsidR="00F74014" w:rsidRDefault="00F74014" w:rsidP="00F74014">
      <w:pPr>
        <w:spacing w:before="80" w:after="0" w:line="240" w:lineRule="auto"/>
        <w:rPr>
          <w:rFonts w:ascii="Times New Roman" w:hAnsi="Times New Roman"/>
          <w:b/>
        </w:rPr>
      </w:pPr>
    </w:p>
    <w:p w14:paraId="05B919F0" w14:textId="77777777" w:rsidR="00F74014" w:rsidRDefault="00F74014" w:rsidP="00F74014">
      <w:pPr>
        <w:spacing w:before="80" w:after="0" w:line="240" w:lineRule="auto"/>
        <w:rPr>
          <w:rFonts w:ascii="Times New Roman" w:hAnsi="Times New Roman"/>
          <w:b/>
        </w:rPr>
      </w:pPr>
    </w:p>
    <w:p w14:paraId="2924B506" w14:textId="77777777" w:rsidR="00F74014" w:rsidRDefault="00F74014" w:rsidP="00F74014">
      <w:pPr>
        <w:spacing w:before="80" w:after="0" w:line="240" w:lineRule="auto"/>
        <w:rPr>
          <w:rFonts w:ascii="Times New Roman" w:hAnsi="Times New Roman"/>
          <w:b/>
        </w:rPr>
      </w:pPr>
    </w:p>
    <w:p w14:paraId="004180CC" w14:textId="77777777" w:rsidR="00F74014" w:rsidRDefault="00F74014" w:rsidP="00F74014">
      <w:pPr>
        <w:spacing w:before="80" w:after="0" w:line="240" w:lineRule="auto"/>
        <w:rPr>
          <w:rFonts w:ascii="Times New Roman" w:hAnsi="Times New Roman"/>
          <w:b/>
        </w:rPr>
      </w:pPr>
    </w:p>
    <w:p w14:paraId="6BF6CEE0" w14:textId="77777777" w:rsidR="00F74014" w:rsidRPr="00A570A3" w:rsidRDefault="00F74014" w:rsidP="00F74014">
      <w:pPr>
        <w:spacing w:before="80" w:after="0" w:line="240" w:lineRule="auto"/>
        <w:rPr>
          <w:rFonts w:ascii="Times New Roman" w:hAnsi="Times New Roman"/>
          <w:b/>
        </w:rPr>
      </w:pPr>
      <w:r w:rsidRPr="00A570A3">
        <w:rPr>
          <w:rFonts w:ascii="Times New Roman" w:hAnsi="Times New Roman"/>
          <w:b/>
        </w:rPr>
        <w:t>D. Note from the editors</w:t>
      </w:r>
    </w:p>
    <w:p w14:paraId="766B4D20" w14:textId="77777777" w:rsidR="00F74014" w:rsidRPr="00A570A3" w:rsidRDefault="00F74014" w:rsidP="00F74014">
      <w:pPr>
        <w:spacing w:before="80" w:after="0" w:line="240" w:lineRule="auto"/>
        <w:rPr>
          <w:rFonts w:ascii="Times New Roman" w:hAnsi="Times New Roman"/>
        </w:rPr>
      </w:pPr>
      <w:r>
        <w:rPr>
          <w:noProof/>
        </w:rPr>
        <mc:AlternateContent>
          <mc:Choice Requires="wps">
            <w:drawing>
              <wp:anchor distT="0" distB="0" distL="114300" distR="114300" simplePos="0" relativeHeight="251660288" behindDoc="1" locked="0" layoutInCell="1" allowOverlap="1" wp14:anchorId="5A4CCE5F" wp14:editId="4F95F438">
                <wp:simplePos x="0" y="0"/>
                <wp:positionH relativeFrom="column">
                  <wp:posOffset>0</wp:posOffset>
                </wp:positionH>
                <wp:positionV relativeFrom="paragraph">
                  <wp:posOffset>109220</wp:posOffset>
                </wp:positionV>
                <wp:extent cx="6057900" cy="2482215"/>
                <wp:effectExtent l="0" t="0" r="0" b="0"/>
                <wp:wrapNone/>
                <wp:docPr id="1672536001"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057900" cy="2482215"/>
                        </a:xfrm>
                        <a:prstGeom prst="rect">
                          <a:avLst/>
                        </a:prstGeom>
                        <a:solidFill>
                          <a:srgbClr val="FFFFFF"/>
                        </a:solidFill>
                        <a:ln w="9525">
                          <a:solidFill>
                            <a:srgbClr val="000000"/>
                          </a:solidFill>
                          <a:miter lim="800000"/>
                          <a:headEnd/>
                          <a:tailEnd/>
                        </a:ln>
                      </wps:spPr>
                      <wps:txbx>
                        <w:txbxContent>
                          <w:p w14:paraId="610F4F36" w14:textId="77777777" w:rsidR="00F74014" w:rsidRPr="002E57EB" w:rsidRDefault="00F74014" w:rsidP="00F74014">
                            <w:pPr>
                              <w:widowControl w:val="0"/>
                              <w:spacing w:after="0" w:line="240" w:lineRule="auto"/>
                              <w:ind w:right="-32" w:hanging="1"/>
                              <w:rPr>
                                <w:rFonts w:ascii="Times New Roman" w:eastAsia="Times New Roman" w:hAnsi="Times New Roman"/>
                                <w:b/>
                                <w:sz w:val="28"/>
                                <w:szCs w:val="28"/>
                                <w:lang w:val="id-ID"/>
                              </w:rPr>
                            </w:pPr>
                          </w:p>
                          <w:p w14:paraId="235EC7C0" w14:textId="77777777" w:rsidR="00F74014" w:rsidRDefault="00F74014" w:rsidP="00F74014">
                            <w:pPr>
                              <w:widowControl w:val="0"/>
                              <w:spacing w:after="0" w:line="240" w:lineRule="auto"/>
                              <w:ind w:right="-32" w:hanging="1"/>
                              <w:jc w:val="center"/>
                              <w:rPr>
                                <w:rFonts w:ascii="Times New Roman" w:eastAsia="Times New Roman" w:hAnsi="Times New Roman"/>
                                <w:sz w:val="24"/>
                                <w:szCs w:val="24"/>
                              </w:rPr>
                            </w:pPr>
                          </w:p>
                          <w:p w14:paraId="0621D144" w14:textId="77777777" w:rsidR="00F74014" w:rsidRDefault="00F74014" w:rsidP="00F74014"/>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A4CCE5F" id="Rectangle 3" o:spid="_x0000_s1027" style="position:absolute;margin-left:0;margin-top:8.6pt;width:477pt;height:195.4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">
                <v:path arrowok="t"/>
                <v:textbox>
                  <w:txbxContent>
                    <w:p w14:paraId="610F4F36" w14:textId="77777777" w:rsidR="00F74014" w:rsidRPr="002E57EB" w:rsidRDefault="00F74014" w:rsidP="00F74014">
                      <w:pPr>
                        <w:widowControl w:val="0"/>
                        <w:spacing w:after="0" w:line="240" w:lineRule="auto"/>
                        <w:ind w:right="-32" w:hanging="1"/>
                        <w:rPr>
                          <w:rFonts w:ascii="Times New Roman" w:eastAsia="Times New Roman" w:hAnsi="Times New Roman"/>
                          <w:b/>
                          <w:sz w:val="28"/>
                          <w:szCs w:val="28"/>
                          <w:lang w:val="id-ID"/>
                        </w:rPr>
                      </w:pPr>
                    </w:p>
                    <w:p w14:paraId="235EC7C0" w14:textId="77777777" w:rsidR="00F74014" w:rsidRDefault="00F74014" w:rsidP="00F74014">
                      <w:pPr>
                        <w:widowControl w:val="0"/>
                        <w:spacing w:after="0" w:line="240" w:lineRule="auto"/>
                        <w:ind w:right="-32" w:hanging="1"/>
                        <w:jc w:val="center"/>
                        <w:rPr>
                          <w:rFonts w:ascii="Times New Roman" w:eastAsia="Times New Roman" w:hAnsi="Times New Roman"/>
                          <w:sz w:val="24"/>
                          <w:szCs w:val="24"/>
                        </w:rPr>
                      </w:pPr>
                    </w:p>
                    <w:p w14:paraId="0621D144" w14:textId="77777777" w:rsidR="00F74014" w:rsidRDefault="00F74014" w:rsidP="00F74014"/>
                  </w:txbxContent>
                </v:textbox>
              </v:rect>
            </w:pict>
          </mc:Fallback>
        </mc:AlternateContent>
      </w:r>
    </w:p>
    <w:p w14:paraId="0D7AC67B" w14:textId="77777777" w:rsidR="00F74014" w:rsidRPr="00A570A3" w:rsidRDefault="00F74014" w:rsidP="00F74014">
      <w:pPr>
        <w:spacing w:before="80" w:after="0" w:line="240" w:lineRule="auto"/>
        <w:rPr>
          <w:rFonts w:ascii="Times New Roman" w:hAnsi="Times New Roman"/>
        </w:rPr>
      </w:pPr>
    </w:p>
    <w:p w14:paraId="3A1D07EB" w14:textId="77777777" w:rsidR="00F74014" w:rsidRPr="00A570A3" w:rsidRDefault="00F74014" w:rsidP="00F74014">
      <w:pPr>
        <w:spacing w:before="80" w:after="0" w:line="240" w:lineRule="auto"/>
        <w:rPr>
          <w:rFonts w:ascii="Times New Roman" w:hAnsi="Times New Roman"/>
        </w:rPr>
      </w:pPr>
    </w:p>
    <w:p w14:paraId="06C594CC" w14:textId="77777777" w:rsidR="00F74014" w:rsidRDefault="00F74014" w:rsidP="00F74014">
      <w:pPr>
        <w:spacing w:before="80" w:after="0" w:line="240" w:lineRule="auto"/>
        <w:ind w:right="-694"/>
        <w:jc w:val="both"/>
        <w:rPr>
          <w:rFonts w:ascii="Times New Roman" w:hAnsi="Times New Roman"/>
          <w:sz w:val="24"/>
          <w:szCs w:val="24"/>
        </w:rPr>
      </w:pPr>
    </w:p>
    <w:p w14:paraId="64EA0217" w14:textId="77777777" w:rsidR="00F74014" w:rsidRDefault="00F74014" w:rsidP="00F74014">
      <w:pPr>
        <w:spacing w:before="80" w:after="0" w:line="240" w:lineRule="auto"/>
        <w:ind w:right="-694"/>
        <w:jc w:val="both"/>
        <w:rPr>
          <w:rFonts w:ascii="Times New Roman" w:hAnsi="Times New Roman"/>
          <w:sz w:val="24"/>
          <w:szCs w:val="24"/>
        </w:rPr>
      </w:pPr>
    </w:p>
    <w:p w14:paraId="005F1E1A" w14:textId="77777777" w:rsidR="00F74014" w:rsidRDefault="00F74014" w:rsidP="00F74014">
      <w:pPr>
        <w:spacing w:before="80" w:after="0" w:line="240" w:lineRule="auto"/>
        <w:ind w:right="-694"/>
        <w:jc w:val="both"/>
        <w:rPr>
          <w:rFonts w:ascii="Times New Roman" w:hAnsi="Times New Roman"/>
          <w:sz w:val="24"/>
          <w:szCs w:val="24"/>
        </w:rPr>
      </w:pPr>
    </w:p>
    <w:p w14:paraId="5C127494" w14:textId="77777777" w:rsidR="00F74014" w:rsidRDefault="00F74014" w:rsidP="00F74014">
      <w:pPr>
        <w:spacing w:before="80" w:after="0" w:line="240" w:lineRule="auto"/>
        <w:ind w:right="-694"/>
        <w:jc w:val="both"/>
        <w:rPr>
          <w:rFonts w:ascii="Times New Roman" w:hAnsi="Times New Roman"/>
          <w:sz w:val="24"/>
          <w:szCs w:val="24"/>
        </w:rPr>
      </w:pPr>
    </w:p>
    <w:p w14:paraId="4B0F4741" w14:textId="77777777" w:rsidR="00F74014" w:rsidRDefault="00F74014" w:rsidP="00F74014">
      <w:pPr>
        <w:spacing w:before="80" w:after="0" w:line="240" w:lineRule="auto"/>
        <w:ind w:right="-694"/>
        <w:jc w:val="both"/>
        <w:rPr>
          <w:rFonts w:ascii="Times New Roman" w:hAnsi="Times New Roman"/>
          <w:sz w:val="24"/>
          <w:szCs w:val="24"/>
        </w:rPr>
      </w:pPr>
    </w:p>
    <w:p w14:paraId="242D69A6" w14:textId="77777777" w:rsidR="00F74014" w:rsidRDefault="00F74014" w:rsidP="00F74014">
      <w:pPr>
        <w:spacing w:before="80" w:after="0" w:line="240" w:lineRule="auto"/>
        <w:ind w:right="-694"/>
        <w:jc w:val="both"/>
        <w:rPr>
          <w:rFonts w:ascii="Times New Roman" w:hAnsi="Times New Roman"/>
          <w:sz w:val="24"/>
          <w:szCs w:val="24"/>
        </w:rPr>
      </w:pPr>
    </w:p>
    <w:p w14:paraId="7D3AC165" w14:textId="77777777" w:rsidR="00F74014" w:rsidRDefault="00F74014" w:rsidP="00F74014">
      <w:pPr>
        <w:spacing w:before="80" w:after="0" w:line="240" w:lineRule="auto"/>
        <w:ind w:right="-694"/>
        <w:jc w:val="both"/>
        <w:rPr>
          <w:rFonts w:ascii="Times New Roman" w:hAnsi="Times New Roman"/>
          <w:sz w:val="24"/>
          <w:szCs w:val="24"/>
        </w:rPr>
      </w:pPr>
    </w:p>
    <w:p w14:paraId="521A3374" w14:textId="77777777" w:rsidR="00F74014" w:rsidRDefault="00F74014" w:rsidP="00F74014">
      <w:pPr>
        <w:spacing w:before="80" w:after="0" w:line="240" w:lineRule="auto"/>
        <w:ind w:right="-694"/>
        <w:jc w:val="both"/>
        <w:rPr>
          <w:rFonts w:ascii="Times New Roman" w:hAnsi="Times New Roman"/>
          <w:sz w:val="24"/>
          <w:szCs w:val="24"/>
        </w:rPr>
      </w:pPr>
    </w:p>
    <w:p w14:paraId="5234DB68" w14:textId="77777777" w:rsidR="00F74014" w:rsidRPr="00C625A4" w:rsidRDefault="00F74014" w:rsidP="00F74014"/>
    <w:p w14:paraId="50D1FEB2" w14:textId="77777777" w:rsidR="00F74014" w:rsidRPr="00C865D3" w:rsidRDefault="00F74014" w:rsidP="00F74014">
      <w:pPr>
        <w:spacing w:after="120" w:line="360" w:lineRule="auto"/>
        <w:jc w:val="both"/>
        <w:rPr>
          <w:rFonts w:ascii="Times New Roman" w:eastAsia="Times New Roman" w:hAnsi="Times New Roman" w:cs="Times New Roman"/>
          <w:sz w:val="32"/>
          <w:szCs w:val="28"/>
        </w:rPr>
      </w:pPr>
      <w:r>
        <w:rPr>
          <w:rFonts w:ascii="Times New Roman" w:eastAsia="Times New Roman" w:hAnsi="Times New Roman" w:cs="Times New Roman"/>
          <w:noProof/>
          <w:sz w:val="32"/>
          <w:szCs w:val="28"/>
        </w:rPr>
        <mc:AlternateContent>
          <mc:Choice Requires="wpg">
            <w:drawing>
              <wp:anchor distT="0" distB="0" distL="114300" distR="114300" simplePos="0" relativeHeight="251661312" behindDoc="0" locked="0" layoutInCell="1" allowOverlap="1" wp14:anchorId="46C6DCCA" wp14:editId="5611000E">
                <wp:simplePos x="0" y="0"/>
                <wp:positionH relativeFrom="column">
                  <wp:posOffset>3698383</wp:posOffset>
                </wp:positionH>
                <wp:positionV relativeFrom="paragraph">
                  <wp:posOffset>167740</wp:posOffset>
                </wp:positionV>
                <wp:extent cx="2143760" cy="1417955"/>
                <wp:effectExtent l="0" t="0" r="2540" b="4445"/>
                <wp:wrapNone/>
                <wp:docPr id="742930399" name="Group 14"/>
                <wp:cNvGraphicFramePr/>
                <a:graphic xmlns:a="http://schemas.openxmlformats.org/drawingml/2006/main">
                  <a:graphicData uri="http://schemas.microsoft.com/office/word/2010/wordprocessingGroup">
                    <wpg:wgp>
                      <wpg:cNvGrpSpPr/>
                      <wpg:grpSpPr>
                        <a:xfrm>
                          <a:off x="0" y="0"/>
                          <a:ext cx="2143760" cy="1417955"/>
                          <a:chOff x="0" y="0"/>
                          <a:chExt cx="2143760" cy="1417955"/>
                        </a:xfrm>
                      </wpg:grpSpPr>
                      <wps:wsp>
                        <wps:cNvPr id="909166960" name="Rectangle 1"/>
                        <wps:cNvSpPr>
                          <a:spLocks/>
                        </wps:cNvSpPr>
                        <wps:spPr bwMode="auto">
                          <a:xfrm>
                            <a:off x="0" y="0"/>
                            <a:ext cx="2143760" cy="1417955"/>
                          </a:xfrm>
                          <a:prstGeom prst="rect">
                            <a:avLst/>
                          </a:prstGeom>
                          <a:solidFill>
                            <a:srgbClr val="FFFFFF"/>
                          </a:solidFill>
                          <a:ln>
                            <a:noFill/>
                          </a:ln>
                        </wps:spPr>
                        <wps:txbx>
                          <w:txbxContent>
                            <w:p w14:paraId="11586964" w14:textId="77777777" w:rsidR="00F74014" w:rsidRDefault="00F74014" w:rsidP="00F74014"/>
                            <w:p w14:paraId="07CFE405" w14:textId="77777777" w:rsidR="00F74014" w:rsidRDefault="00F74014" w:rsidP="00F74014"/>
                            <w:p w14:paraId="4D6B3A41" w14:textId="77777777" w:rsidR="00F74014" w:rsidRDefault="00F74014" w:rsidP="00F74014">
                              <w:pPr>
                                <w:jc w:val="center"/>
                              </w:pPr>
                              <w:r>
                                <w:t>Signature</w:t>
                              </w:r>
                            </w:p>
                          </w:txbxContent>
                        </wps:txbx>
                        <wps:bodyPr rot="0" vert="horz" wrap="square" lIns="91440" tIns="45720" rIns="91440" bIns="45720" anchor="t" anchorCtr="0" upright="1">
                          <a:noAutofit/>
                        </wps:bodyPr>
                      </wps:wsp>
                      <wps:wsp>
                        <wps:cNvPr id="131722204" name="Straight Arrow Connector 2"/>
                        <wps:cNvCnPr>
                          <a:cxnSpLocks/>
                        </wps:cNvCnPr>
                        <wps:spPr bwMode="auto">
                          <a:xfrm>
                            <a:off x="318499" y="1345915"/>
                            <a:ext cx="1769745" cy="0"/>
                          </a:xfrm>
                          <a:prstGeom prst="straightConnector1">
                            <a:avLst/>
                          </a:prstGeom>
                          <a:noFill/>
                          <a:ln w="9525">
                            <a:solidFill>
                              <a:srgbClr val="000000"/>
                            </a:solidFill>
                            <a:round/>
                            <a:headEnd type="none" w="med" len="med"/>
                            <a:tailEnd type="none" w="med" len="med"/>
                          </a:ln>
                        </wps:spPr>
                        <wps:bodyPr/>
                      </wps:wsp>
                    </wpg:wgp>
                  </a:graphicData>
                </a:graphic>
              </wp:anchor>
            </w:drawing>
          </mc:Choice>
          <mc:Fallback>
            <w:pict>
              <v:group w14:anchorId="46C6DCCA" id="Group 14" o:spid="_x0000_s1028" style="position:absolute;left:0;text-align:left;margin-left:291.2pt;margin-top:13.2pt;width:168.8pt;height:111.65pt;z-index:251661312" coordsize="21437,1417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">
                <v:rect id="Rectangle 1" o:spid="_x0000_s1029" style="position:absolute;width:21437;height:1417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" stroked="f">
                  <v:textbox>
                    <w:txbxContent>
                      <w:p w14:paraId="11586964" w14:textId="77777777" w:rsidR="00F74014" w:rsidRDefault="00F74014" w:rsidP="00F74014"/>
                      <w:p w14:paraId="07CFE405" w14:textId="77777777" w:rsidR="00F74014" w:rsidRDefault="00F74014" w:rsidP="00F74014"/>
                      <w:p w14:paraId="4D6B3A41" w14:textId="77777777" w:rsidR="00F74014" w:rsidRDefault="00F74014" w:rsidP="00F74014">
                        <w:pPr>
                          <w:jc w:val="center"/>
                        </w:pPr>
                        <w:r>
                          <w:t>Signature</w:t>
                        </w:r>
                      </w:p>
                    </w:txbxContent>
                  </v:textbox>
                </v:rect>
                <v:shapetype id="_x0000_t32" coordsize="21600,21600" o:spt="32" o:oned="t" path="m,l21600,21600e" filled="f">
                  <v:path arrowok="t" fillok="f" o:connecttype="none"/>
                  <o:lock v:ext="edit" shapetype="t"/>
                </v:shapetype>
                <v:shape id="Straight Arrow Connector 2" o:spid="_x0000_s1030" type="#_x0000_t32" style="position:absolute;left:3184;top:13459;width:17698;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">
                  <o:lock v:ext="edit" shapetype="f"/>
                </v:shape>
              </v:group>
            </w:pict>
          </mc:Fallback>
        </mc:AlternateContent>
      </w:r>
    </w:p>
    <w:p w14:paraId="2324CB4E" w14:textId="77777777" w:rsidR="00F74014" w:rsidRPr="00C865D3" w:rsidRDefault="00F74014" w:rsidP="00F74014">
      <w:pPr>
        <w:widowControl w:val="0"/>
        <w:spacing w:after="0" w:line="360" w:lineRule="auto"/>
        <w:ind w:right="-32"/>
        <w:jc w:val="both"/>
        <w:rPr>
          <w:rFonts w:ascii="Times New Roman" w:eastAsia="Times New Roman" w:hAnsi="Times New Roman" w:cs="Times New Roman"/>
          <w:sz w:val="28"/>
          <w:szCs w:val="24"/>
        </w:rPr>
      </w:pPr>
    </w:p>
    <w:p w14:paraId="5598449A" w14:textId="77777777" w:rsidR="00F74014" w:rsidRDefault="00F74014" w:rsidP="00F74014">
      <w:pPr>
        <w:widowControl w:val="0"/>
        <w:spacing w:after="0" w:line="360" w:lineRule="auto"/>
        <w:ind w:right="-32"/>
        <w:jc w:val="both"/>
        <w:rPr>
          <w:rFonts w:ascii="Times New Roman" w:eastAsia="Times New Roman" w:hAnsi="Times New Roman" w:cs="Times New Roman"/>
          <w:sz w:val="24"/>
          <w:szCs w:val="24"/>
        </w:rPr>
      </w:pPr>
    </w:p>
    <w:p w14:paraId="4D8CBCE8" w14:textId="77777777" w:rsidR="00F74014" w:rsidRPr="00373837" w:rsidRDefault="00F74014" w:rsidP="00F74014">
      <w:pPr>
        <w:pStyle w:val="BodyText"/>
        <w:spacing w:line="360" w:lineRule="auto"/>
        <w:ind w:left="567" w:right="72" w:hanging="567"/>
        <w:rPr>
          <w:lang w:val="en-US"/>
        </w:rPr>
      </w:pPr>
    </w:p>
    <w:p w14:paraId="2A3406DB" w14:textId="2B37FEE1" w:rsidR="00B42040" w:rsidRPr="00894679" w:rsidRDefault="00B42040" w:rsidP="00894679">
      <w:pPr>
        <w:spacing w:after="120" w:line="360" w:lineRule="auto"/>
        <w:jc w:val="both"/>
        <w:rPr>
          <w:rFonts w:ascii="Times New Roman" w:eastAsia="Times New Roman" w:hAnsi="Times New Roman" w:cs="Times New Roman"/>
          <w:bCs/>
          <w:iCs/>
          <w:sz w:val="24"/>
          <w:szCs w:val="24"/>
        </w:rPr>
      </w:pPr>
    </w:p>
    <w:sectPr w:rsidR="00B42040" w:rsidRPr="00894679">
      <w:headerReference w:type="even" r:id="rId12"/>
      <w:headerReference w:type="default" r:id="rId13"/>
      <w:footerReference w:type="even" r:id="rId14"/>
      <w:footerReference w:type="default" r:id="rId15"/>
      <w:headerReference w:type="first" r:id="rId16"/>
      <w:footerReference w:type="first" r:id="rId17"/>
      <w:pgSz w:w="11906" w:h="16838"/>
      <w:pgMar w:top="1440" w:right="1440" w:bottom="1440" w:left="1440"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E3FED32" w14:textId="77777777" w:rsidR="001B7BB4" w:rsidRDefault="001B7BB4">
      <w:pPr>
        <w:spacing w:after="0" w:line="240" w:lineRule="auto"/>
      </w:pPr>
      <w:r>
        <w:separator/>
      </w:r>
    </w:p>
  </w:endnote>
  <w:endnote w:type="continuationSeparator" w:id="0">
    <w:p w14:paraId="4B26CAFC" w14:textId="77777777" w:rsidR="001B7BB4" w:rsidRDefault="001B7B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2" w:usb2="00000000" w:usb3="00000000" w:csb0="0000009F" w:csb1="00000000"/>
  </w:font>
  <w:font w:name="ArialUnicodeMS">
    <w:panose1 w:val="020B0604020202020204"/>
    <w:charset w:val="00"/>
    <w:family w:val="roman"/>
    <w:notTrueType/>
    <w:pitch w:val="default"/>
  </w:font>
  <w:font w:name="Calisto MT">
    <w:panose1 w:val="02040603050505030304"/>
    <w:charset w:val="00"/>
    <w:family w:val="roman"/>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Trebuchet MS">
    <w:panose1 w:val="020B0603020202020204"/>
    <w:charset w:val="00"/>
    <w:family w:val="swiss"/>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7956BB" w14:textId="77777777" w:rsidR="00B42040" w:rsidRDefault="00B42040">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C6F3D9C" w14:textId="77777777" w:rsidR="00B42040" w:rsidRDefault="00000000">
    <w:pPr>
      <w:tabs>
        <w:tab w:val="center" w:pos="4680"/>
        <w:tab w:val="right" w:pos="9360"/>
        <w:tab w:val="left" w:pos="6960"/>
      </w:tabs>
      <w:spacing w:after="0" w:line="276" w:lineRule="auto"/>
      <w:jc w:val="center"/>
    </w:pPr>
    <w:r>
      <w:t>©️ 2024 The Author(s). This is an open article under CC-BY-SA license (http://creativecommons.org/licenses/by-sa/4.0/)</w:t>
    </w:r>
    <w:r>
      <w:rPr>
        <w:noProof/>
      </w:rPr>
      <mc:AlternateContent>
        <mc:Choice Requires="wps">
          <w:drawing>
            <wp:anchor distT="0" distB="0" distL="0" distR="0" simplePos="0" relativeHeight="251660288" behindDoc="0" locked="0" layoutInCell="1" hidden="0" allowOverlap="1" wp14:anchorId="1406648C" wp14:editId="544BF838">
              <wp:simplePos x="0" y="0"/>
              <wp:positionH relativeFrom="column">
                <wp:posOffset>0</wp:posOffset>
              </wp:positionH>
              <wp:positionV relativeFrom="paragraph">
                <wp:posOffset>9918700</wp:posOffset>
              </wp:positionV>
              <wp:extent cx="485775" cy="348615"/>
              <wp:effectExtent l="0" t="0" r="0" b="0"/>
              <wp:wrapSquare wrapText="bothSides" distT="0" distB="0" distL="0" distR="0"/>
              <wp:docPr id="57" name="Rectangle 57"/>
              <wp:cNvGraphicFramePr/>
              <a:graphic xmlns:a="http://schemas.openxmlformats.org/drawingml/2006/main">
                <a:graphicData uri="http://schemas.microsoft.com/office/word/2010/wordprocessingShape">
                  <wps:wsp>
                    <wps:cNvSpPr/>
                    <wps:spPr>
                      <a:xfrm>
                        <a:off x="5117400" y="3619980"/>
                        <a:ext cx="457200" cy="320040"/>
                      </a:xfrm>
                      <a:prstGeom prst="rect">
                        <a:avLst/>
                      </a:prstGeom>
                      <a:solidFill>
                        <a:schemeClr val="dk1"/>
                      </a:solidFill>
                      <a:ln>
                        <a:noFill/>
                      </a:ln>
                    </wps:spPr>
                    <wps:txbx>
                      <w:txbxContent>
                        <w:p w14:paraId="44A32905" w14:textId="77777777" w:rsidR="00B42040" w:rsidRDefault="00000000">
                          <w:pPr>
                            <w:spacing w:line="258" w:lineRule="auto"/>
                            <w:jc w:val="right"/>
                            <w:textDirection w:val="btLr"/>
                          </w:pPr>
                          <w:r>
                            <w:rPr>
                              <w:color w:val="FFFFFF"/>
                              <w:sz w:val="28"/>
                            </w:rPr>
                            <w:t xml:space="preserve"> PAGE   \* MERGEFORMAT 2</w:t>
                          </w:r>
                        </w:p>
                      </w:txbxContent>
                    </wps:txbx>
                    <wps:bodyPr spcFirstLastPara="1" wrap="square" lIns="91425" tIns="45700" rIns="91425" bIns="45700" anchor="b" anchorCtr="0">
                      <a:noAutofit/>
                    </wps:bodyPr>
                  </wps:wsp>
                </a:graphicData>
              </a:graphic>
            </wp:anchor>
          </w:drawing>
        </mc:Choice>
        <mc:Fallback>
          <w:pict>
            <v:rect w14:anchorId="1406648C" id="Rectangle 57" o:spid="_x0000_s1031" style="position:absolute;left:0;text-align:left;margin-left:0;margin-top:781pt;width:38.25pt;height:27.45pt;z-index:251660288;visibility:visible;mso-wrap-style:square;mso-wrap-distance-left:0;mso-wrap-distance-top:0;mso-wrap-distance-right:0;mso-wrap-distance-bottom:0;mso-position-horizontal:absolute;mso-position-horizontal-relative:text;mso-position-vertical:absolute;mso-position-vertical-relative:text;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" fillcolor="black [3200]" stroked="f">
              <v:textbox inset="2.53958mm,1.2694mm,2.53958mm,1.2694mm">
                <w:txbxContent>
                  <w:p w14:paraId="44A32905" w14:textId="77777777" w:rsidR="00B42040" w:rsidRDefault="00000000">
                    <w:pPr>
                      <w:spacing w:line="258" w:lineRule="auto"/>
                      <w:jc w:val="right"/>
                      <w:textDirection w:val="btLr"/>
                    </w:pPr>
                    <w:r>
                      <w:rPr>
                        <w:color w:val="FFFFFF"/>
                        <w:sz w:val="28"/>
                      </w:rPr>
                      <w:t xml:space="preserve"> PAGE   \* MERGEFORMAT 2</w:t>
                    </w:r>
                  </w:p>
                </w:txbxContent>
              </v:textbox>
              <w10:wrap type="square"/>
            </v:rect>
          </w:pict>
        </mc:Fallback>
      </mc:AlternateContent>
    </w:r>
    <w:r>
      <w:rPr>
        <w:noProof/>
      </w:rPr>
      <mc:AlternateContent>
        <mc:Choice Requires="wpg">
          <w:drawing>
            <wp:anchor distT="0" distB="0" distL="0" distR="0" simplePos="0" relativeHeight="251661312" behindDoc="0" locked="0" layoutInCell="1" hidden="0" allowOverlap="1" wp14:anchorId="017E6061" wp14:editId="68440928">
              <wp:simplePos x="0" y="0"/>
              <wp:positionH relativeFrom="column">
                <wp:posOffset>0</wp:posOffset>
              </wp:positionH>
              <wp:positionV relativeFrom="paragraph">
                <wp:posOffset>9956800</wp:posOffset>
              </wp:positionV>
              <wp:extent cx="5943600" cy="320040"/>
              <wp:effectExtent l="0" t="0" r="0" b="0"/>
              <wp:wrapSquare wrapText="bothSides" distT="0" distB="0" distL="0" distR="0"/>
              <wp:docPr id="58" name="Group 58"/>
              <wp:cNvGraphicFramePr/>
              <a:graphic xmlns:a="http://schemas.openxmlformats.org/drawingml/2006/main">
                <a:graphicData uri="http://schemas.microsoft.com/office/word/2010/wordprocessingGroup">
                  <wpg:wgp>
                    <wpg:cNvGrpSpPr/>
                    <wpg:grpSpPr>
                      <a:xfrm>
                        <a:off x="0" y="0"/>
                        <a:ext cx="5943600" cy="320040"/>
                        <a:chOff x="2374200" y="3440275"/>
                        <a:chExt cx="5943600" cy="499750"/>
                      </a:xfrm>
                    </wpg:grpSpPr>
                    <wpg:grpSp>
                      <wpg:cNvPr id="2108216829" name="Group 2108216829"/>
                      <wpg:cNvGrpSpPr/>
                      <wpg:grpSpPr>
                        <a:xfrm>
                          <a:off x="2374200" y="3619980"/>
                          <a:ext cx="5943600" cy="320040"/>
                          <a:chOff x="2374200" y="3440275"/>
                          <a:chExt cx="5943600" cy="499750"/>
                        </a:xfrm>
                      </wpg:grpSpPr>
                      <wps:wsp>
                        <wps:cNvPr id="70331021" name="Rectangle 70331021"/>
                        <wps:cNvSpPr/>
                        <wps:spPr>
                          <a:xfrm>
                            <a:off x="2374200" y="3440275"/>
                            <a:ext cx="5943600" cy="499750"/>
                          </a:xfrm>
                          <a:prstGeom prst="rect">
                            <a:avLst/>
                          </a:prstGeom>
                          <a:noFill/>
                          <a:ln>
                            <a:noFill/>
                          </a:ln>
                        </wps:spPr>
                        <wps:txbx>
                          <w:txbxContent>
                            <w:p w14:paraId="6246FA8F" w14:textId="77777777" w:rsidR="00B42040" w:rsidRDefault="00B42040">
                              <w:pPr>
                                <w:spacing w:after="0" w:line="240" w:lineRule="auto"/>
                                <w:textDirection w:val="btLr"/>
                              </w:pPr>
                            </w:p>
                          </w:txbxContent>
                        </wps:txbx>
                        <wps:bodyPr spcFirstLastPara="1" wrap="square" lIns="91425" tIns="91425" rIns="91425" bIns="91425" anchor="ctr" anchorCtr="0">
                          <a:noAutofit/>
                        </wps:bodyPr>
                      </wps:wsp>
                      <wpg:grpSp>
                        <wpg:cNvPr id="1442305646" name="Group 1442305646"/>
                        <wpg:cNvGrpSpPr/>
                        <wpg:grpSpPr>
                          <a:xfrm>
                            <a:off x="2374200" y="3619980"/>
                            <a:ext cx="5943600" cy="320040"/>
                            <a:chOff x="2374200" y="3421225"/>
                            <a:chExt cx="5943600" cy="518800"/>
                          </a:xfrm>
                        </wpg:grpSpPr>
                        <wps:wsp>
                          <wps:cNvPr id="190191321" name="Rectangle 190191321"/>
                          <wps:cNvSpPr/>
                          <wps:spPr>
                            <a:xfrm>
                              <a:off x="2374200" y="3421225"/>
                              <a:ext cx="5943600" cy="518800"/>
                            </a:xfrm>
                            <a:prstGeom prst="rect">
                              <a:avLst/>
                            </a:prstGeom>
                            <a:noFill/>
                            <a:ln>
                              <a:noFill/>
                            </a:ln>
                          </wps:spPr>
                          <wps:txbx>
                            <w:txbxContent>
                              <w:p w14:paraId="2447029E" w14:textId="77777777" w:rsidR="00B42040" w:rsidRDefault="00B42040">
                                <w:pPr>
                                  <w:spacing w:after="0" w:line="240" w:lineRule="auto"/>
                                  <w:textDirection w:val="btLr"/>
                                </w:pPr>
                              </w:p>
                            </w:txbxContent>
                          </wps:txbx>
                          <wps:bodyPr spcFirstLastPara="1" wrap="square" lIns="91425" tIns="91425" rIns="91425" bIns="91425" anchor="ctr" anchorCtr="0">
                            <a:noAutofit/>
                          </wps:bodyPr>
                        </wps:wsp>
                        <wpg:grpSp>
                          <wpg:cNvPr id="257557918" name="Group 257557918"/>
                          <wpg:cNvGrpSpPr/>
                          <wpg:grpSpPr>
                            <a:xfrm>
                              <a:off x="2374200" y="3619980"/>
                              <a:ext cx="5943600" cy="320040"/>
                              <a:chOff x="0" y="0"/>
                              <a:chExt cx="5962650" cy="323851"/>
                            </a:xfrm>
                          </wpg:grpSpPr>
                          <wps:wsp>
                            <wps:cNvPr id="1035440202" name="Rectangle 1035440202"/>
                            <wps:cNvSpPr/>
                            <wps:spPr>
                              <a:xfrm>
                                <a:off x="0" y="0"/>
                                <a:ext cx="5962650" cy="323850"/>
                              </a:xfrm>
                              <a:prstGeom prst="rect">
                                <a:avLst/>
                              </a:prstGeom>
                              <a:noFill/>
                              <a:ln>
                                <a:noFill/>
                              </a:ln>
                            </wps:spPr>
                            <wps:txbx>
                              <w:txbxContent>
                                <w:p w14:paraId="44B76B59" w14:textId="77777777" w:rsidR="00B42040" w:rsidRDefault="00B42040">
                                  <w:pPr>
                                    <w:spacing w:after="0" w:line="240" w:lineRule="auto"/>
                                    <w:textDirection w:val="btLr"/>
                                  </w:pPr>
                                </w:p>
                              </w:txbxContent>
                            </wps:txbx>
                            <wps:bodyPr spcFirstLastPara="1" wrap="square" lIns="91425" tIns="91425" rIns="91425" bIns="91425" anchor="ctr" anchorCtr="0">
                              <a:noAutofit/>
                            </wps:bodyPr>
                          </wps:wsp>
                          <wps:wsp>
                            <wps:cNvPr id="596880286" name="Rectangle 596880286"/>
                            <wps:cNvSpPr/>
                            <wps:spPr>
                              <a:xfrm>
                                <a:off x="19050" y="0"/>
                                <a:ext cx="5943600" cy="18826"/>
                              </a:xfrm>
                              <a:prstGeom prst="rect">
                                <a:avLst/>
                              </a:prstGeom>
                              <a:solidFill>
                                <a:schemeClr val="dk1"/>
                              </a:solidFill>
                              <a:ln>
                                <a:noFill/>
                              </a:ln>
                            </wps:spPr>
                            <wps:txbx>
                              <w:txbxContent>
                                <w:p w14:paraId="09544130" w14:textId="77777777" w:rsidR="00B42040" w:rsidRDefault="00B42040">
                                  <w:pPr>
                                    <w:spacing w:after="0" w:line="240" w:lineRule="auto"/>
                                    <w:textDirection w:val="btLr"/>
                                  </w:pPr>
                                </w:p>
                              </w:txbxContent>
                            </wps:txbx>
                            <wps:bodyPr spcFirstLastPara="1" wrap="square" lIns="91425" tIns="91425" rIns="91425" bIns="91425" anchor="ctr" anchorCtr="0">
                              <a:noAutofit/>
                            </wps:bodyPr>
                          </wps:wsp>
                          <wps:wsp>
                            <wps:cNvPr id="874540231" name="Rectangle 874540231"/>
                            <wps:cNvSpPr/>
                            <wps:spPr>
                              <a:xfrm>
                                <a:off x="0" y="66676"/>
                                <a:ext cx="5943600" cy="257175"/>
                              </a:xfrm>
                              <a:prstGeom prst="rect">
                                <a:avLst/>
                              </a:prstGeom>
                              <a:noFill/>
                              <a:ln>
                                <a:noFill/>
                              </a:ln>
                            </wps:spPr>
                            <wps:txbx>
                              <w:txbxContent>
                                <w:p w14:paraId="69F2F05C" w14:textId="77777777" w:rsidR="00B42040" w:rsidRDefault="00000000">
                                  <w:pPr>
                                    <w:spacing w:line="258" w:lineRule="auto"/>
                                    <w:textDirection w:val="btLr"/>
                                  </w:pPr>
                                  <w:r>
                                    <w:rPr>
                                      <w:rFonts w:ascii="Times New Roman" w:eastAsia="Times New Roman" w:hAnsi="Times New Roman" w:cs="Times New Roman"/>
                                      <w:color w:val="000000"/>
                                      <w:sz w:val="20"/>
                                    </w:rPr>
                                    <w:t>Jurnal Kajian Gender dan Anak Volume 6 No.2</w:t>
                                  </w:r>
                                </w:p>
                                <w:p w14:paraId="27FBF3B5" w14:textId="77777777" w:rsidR="00B42040" w:rsidRDefault="00B42040">
                                  <w:pPr>
                                    <w:spacing w:line="258" w:lineRule="auto"/>
                                    <w:jc w:val="right"/>
                                    <w:textDirection w:val="btLr"/>
                                  </w:pPr>
                                </w:p>
                              </w:txbxContent>
                            </wps:txbx>
                            <wps:bodyPr spcFirstLastPara="1" wrap="square" lIns="91425" tIns="45700" rIns="91425" bIns="0" anchor="b" anchorCtr="0">
                              <a:noAutofit/>
                            </wps:bodyPr>
                          </wps:wsp>
                        </wpg:grpSp>
                      </wpg:grpSp>
                    </wpg:grpSp>
                  </wpg:wgp>
                </a:graphicData>
              </a:graphic>
            </wp:anchor>
          </w:drawing>
        </mc:Choice>
        <mc:Fallback>
          <w:pict>
            <v:group w14:anchorId="017E6061" id="Group 58" o:spid="_x0000_s1032" style="position:absolute;left:0;text-align:left;margin-left:0;margin-top:784pt;width:468pt;height:25.2pt;z-index:251661312;mso-wrap-distance-left:0;mso-wrap-distance-right:0" coordorigin="23742,34402" coordsize="59436,499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">
              <v:group id="Group 2108216829" o:spid="_x0000_s1033" style="position:absolute;left:23742;top:36199;width:59436;height:3201" coordorigin="23742,34402" coordsize="59436,499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">
                <v:rect id="Rectangle 70331021" o:spid="_x0000_s1034" style="position:absolute;left:23742;top:34402;width:59436;height:499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" filled="f" stroked="f">
                  <v:textbox inset="2.53958mm,2.53958mm,2.53958mm,2.53958mm">
                    <w:txbxContent>
                      <w:p w14:paraId="6246FA8F" w14:textId="77777777" w:rsidR="00B42040" w:rsidRDefault="00B42040">
                        <w:pPr>
                          <w:spacing w:after="0" w:line="240" w:lineRule="auto"/>
                          <w:textDirection w:val="btLr"/>
                        </w:pPr>
                      </w:p>
                    </w:txbxContent>
                  </v:textbox>
                </v:rect>
                <v:group id="Group 1442305646" o:spid="_x0000_s1035" style="position:absolute;left:23742;top:36199;width:59436;height:3201" coordorigin="23742,34212" coordsize="59436,518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">
                  <v:rect id="Rectangle 190191321" o:spid="_x0000_s1036" style="position:absolute;left:23742;top:34212;width:59436;height:518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" filled="f" stroked="f">
                    <v:textbox inset="2.53958mm,2.53958mm,2.53958mm,2.53958mm">
                      <w:txbxContent>
                        <w:p w14:paraId="2447029E" w14:textId="77777777" w:rsidR="00B42040" w:rsidRDefault="00B42040">
                          <w:pPr>
                            <w:spacing w:after="0" w:line="240" w:lineRule="auto"/>
                            <w:textDirection w:val="btLr"/>
                          </w:pPr>
                        </w:p>
                      </w:txbxContent>
                    </v:textbox>
                  </v:rect>
                  <v:group id="Group 257557918" o:spid="_x0000_s1037" style="position:absolute;left:23742;top:36199;width:59436;height:3201" coordsize="59626,323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">
                    <v:rect id="Rectangle 1035440202" o:spid="_x0000_s1038" style="position:absolute;width:59626;height:323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" filled="f" stroked="f">
                      <v:textbox inset="2.53958mm,2.53958mm,2.53958mm,2.53958mm">
                        <w:txbxContent>
                          <w:p w14:paraId="44B76B59" w14:textId="77777777" w:rsidR="00B42040" w:rsidRDefault="00B42040">
                            <w:pPr>
                              <w:spacing w:after="0" w:line="240" w:lineRule="auto"/>
                              <w:textDirection w:val="btLr"/>
                            </w:pPr>
                          </w:p>
                        </w:txbxContent>
                      </v:textbox>
                    </v:rect>
                    <v:rect id="Rectangle 596880286" o:spid="_x0000_s1039" style="position:absolute;left:190;width:59436;height:18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" fillcolor="black [3200]" stroked="f">
                      <v:textbox inset="2.53958mm,2.53958mm,2.53958mm,2.53958mm">
                        <w:txbxContent>
                          <w:p w14:paraId="09544130" w14:textId="77777777" w:rsidR="00B42040" w:rsidRDefault="00B42040">
                            <w:pPr>
                              <w:spacing w:after="0" w:line="240" w:lineRule="auto"/>
                              <w:textDirection w:val="btLr"/>
                            </w:pPr>
                          </w:p>
                        </w:txbxContent>
                      </v:textbox>
                    </v:rect>
                    <v:rect id="Rectangle 874540231" o:spid="_x0000_s1040" style="position:absolute;top:666;width:59436;height:2572;visibility:visible;mso-wrap-style:square;v-text-anchor:bottom"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" filled="f" stroked="f">
                      <v:textbox inset="2.53958mm,1.2694mm,2.53958mm,0">
                        <w:txbxContent>
                          <w:p w14:paraId="69F2F05C" w14:textId="77777777" w:rsidR="00B42040" w:rsidRDefault="00000000">
                            <w:pPr>
                              <w:spacing w:line="258" w:lineRule="auto"/>
                              <w:textDirection w:val="btLr"/>
                            </w:pPr>
                            <w:r>
                              <w:rPr>
                                <w:rFonts w:ascii="Times New Roman" w:eastAsia="Times New Roman" w:hAnsi="Times New Roman" w:cs="Times New Roman"/>
                                <w:color w:val="000000"/>
                                <w:sz w:val="20"/>
                              </w:rPr>
                              <w:t>Jurnal Kajian Gender dan Anak Volume 6 No.2</w:t>
                            </w:r>
                          </w:p>
                          <w:p w14:paraId="27FBF3B5" w14:textId="77777777" w:rsidR="00B42040" w:rsidRDefault="00B42040">
                            <w:pPr>
                              <w:spacing w:line="258" w:lineRule="auto"/>
                              <w:jc w:val="right"/>
                              <w:textDirection w:val="btLr"/>
                            </w:pPr>
                          </w:p>
                        </w:txbxContent>
                      </v:textbox>
                    </v:rect>
                  </v:group>
                </v:group>
              </v:group>
              <w10:wrap type="square"/>
            </v:group>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DBC1BDC" w14:textId="77777777" w:rsidR="00B42040" w:rsidRDefault="00000000">
    <w:pPr>
      <w:tabs>
        <w:tab w:val="center" w:pos="4680"/>
        <w:tab w:val="right" w:pos="9360"/>
      </w:tabs>
      <w:spacing w:after="0" w:line="276" w:lineRule="auto"/>
      <w:jc w:val="center"/>
    </w:pPr>
    <w:r>
      <w:t>©️ 2024 The Author(s). This is an open article under CC-BY-SA license (http://creativecommons.org/licenses/by-sa/4.0/)</w:t>
    </w:r>
    <w:r>
      <w:rPr>
        <w:noProof/>
      </w:rPr>
      <mc:AlternateContent>
        <mc:Choice Requires="wps">
          <w:drawing>
            <wp:anchor distT="0" distB="0" distL="0" distR="0" simplePos="0" relativeHeight="251662336" behindDoc="0" locked="0" layoutInCell="1" hidden="0" allowOverlap="1" wp14:anchorId="0D3CA6F1" wp14:editId="6ADD3521">
              <wp:simplePos x="0" y="0"/>
              <wp:positionH relativeFrom="column">
                <wp:posOffset>0</wp:posOffset>
              </wp:positionH>
              <wp:positionV relativeFrom="paragraph">
                <wp:posOffset>9918700</wp:posOffset>
              </wp:positionV>
              <wp:extent cx="485775" cy="348615"/>
              <wp:effectExtent l="0" t="0" r="0" b="0"/>
              <wp:wrapSquare wrapText="bothSides" distT="0" distB="0" distL="0" distR="0"/>
              <wp:docPr id="60" name="Rectangle 60"/>
              <wp:cNvGraphicFramePr/>
              <a:graphic xmlns:a="http://schemas.openxmlformats.org/drawingml/2006/main">
                <a:graphicData uri="http://schemas.microsoft.com/office/word/2010/wordprocessingShape">
                  <wps:wsp>
                    <wps:cNvSpPr/>
                    <wps:spPr>
                      <a:xfrm>
                        <a:off x="5117400" y="3619980"/>
                        <a:ext cx="457200" cy="320040"/>
                      </a:xfrm>
                      <a:prstGeom prst="rect">
                        <a:avLst/>
                      </a:prstGeom>
                      <a:solidFill>
                        <a:schemeClr val="dk1"/>
                      </a:solidFill>
                      <a:ln>
                        <a:noFill/>
                      </a:ln>
                    </wps:spPr>
                    <wps:txbx>
                      <w:txbxContent>
                        <w:p w14:paraId="1AC3E54F" w14:textId="77777777" w:rsidR="00B42040" w:rsidRDefault="00000000">
                          <w:pPr>
                            <w:spacing w:line="258" w:lineRule="auto"/>
                            <w:jc w:val="right"/>
                            <w:textDirection w:val="btLr"/>
                          </w:pPr>
                          <w:r>
                            <w:rPr>
                              <w:color w:val="FFFFFF"/>
                              <w:sz w:val="28"/>
                            </w:rPr>
                            <w:t xml:space="preserve"> PAGE   \* MERGEFORMAT 2</w:t>
                          </w:r>
                        </w:p>
                      </w:txbxContent>
                    </wps:txbx>
                    <wps:bodyPr spcFirstLastPara="1" wrap="square" lIns="91425" tIns="45700" rIns="91425" bIns="45700" anchor="b" anchorCtr="0">
                      <a:noAutofit/>
                    </wps:bodyPr>
                  </wps:wsp>
                </a:graphicData>
              </a:graphic>
            </wp:anchor>
          </w:drawing>
        </mc:Choice>
        <mc:Fallback>
          <w:pict>
            <v:rect w14:anchorId="0D3CA6F1" id="Rectangle 60" o:spid="_x0000_s1042" style="position:absolute;left:0;text-align:left;margin-left:0;margin-top:781pt;width:38.25pt;height:27.45pt;z-index:251662336;visibility:visible;mso-wrap-style:square;mso-wrap-distance-left:0;mso-wrap-distance-top:0;mso-wrap-distance-right:0;mso-wrap-distance-bottom:0;mso-position-horizontal:absolute;mso-position-horizontal-relative:text;mso-position-vertical:absolute;mso-position-vertical-relative:text;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" fillcolor="black [3200]" stroked="f">
              <v:textbox inset="2.53958mm,1.2694mm,2.53958mm,1.2694mm">
                <w:txbxContent>
                  <w:p w14:paraId="1AC3E54F" w14:textId="77777777" w:rsidR="00B42040" w:rsidRDefault="00000000">
                    <w:pPr>
                      <w:spacing w:line="258" w:lineRule="auto"/>
                      <w:jc w:val="right"/>
                      <w:textDirection w:val="btLr"/>
                    </w:pPr>
                    <w:r>
                      <w:rPr>
                        <w:color w:val="FFFFFF"/>
                        <w:sz w:val="28"/>
                      </w:rPr>
                      <w:t xml:space="preserve"> PAGE   \* MERGEFORMAT 2</w:t>
                    </w:r>
                  </w:p>
                </w:txbxContent>
              </v:textbox>
              <w10:wrap type="square"/>
            </v:rect>
          </w:pict>
        </mc:Fallback>
      </mc:AlternateContent>
    </w:r>
    <w:r>
      <w:rPr>
        <w:noProof/>
      </w:rPr>
      <mc:AlternateContent>
        <mc:Choice Requires="wpg">
          <w:drawing>
            <wp:anchor distT="0" distB="0" distL="0" distR="0" simplePos="0" relativeHeight="251663360" behindDoc="0" locked="0" layoutInCell="1" hidden="0" allowOverlap="1" wp14:anchorId="434C1B10" wp14:editId="59B71A30">
              <wp:simplePos x="0" y="0"/>
              <wp:positionH relativeFrom="column">
                <wp:posOffset>0</wp:posOffset>
              </wp:positionH>
              <wp:positionV relativeFrom="paragraph">
                <wp:posOffset>9956800</wp:posOffset>
              </wp:positionV>
              <wp:extent cx="5943600" cy="320040"/>
              <wp:effectExtent l="0" t="0" r="0" b="0"/>
              <wp:wrapSquare wrapText="bothSides" distT="0" distB="0" distL="0" distR="0"/>
              <wp:docPr id="59" name="Group 59"/>
              <wp:cNvGraphicFramePr/>
              <a:graphic xmlns:a="http://schemas.openxmlformats.org/drawingml/2006/main">
                <a:graphicData uri="http://schemas.microsoft.com/office/word/2010/wordprocessingGroup">
                  <wpg:wgp>
                    <wpg:cNvGrpSpPr/>
                    <wpg:grpSpPr>
                      <a:xfrm>
                        <a:off x="0" y="0"/>
                        <a:ext cx="5943600" cy="320040"/>
                        <a:chOff x="2374200" y="3440275"/>
                        <a:chExt cx="5943600" cy="499750"/>
                      </a:xfrm>
                    </wpg:grpSpPr>
                    <wpg:grpSp>
                      <wpg:cNvPr id="518117290" name="Group 518117290"/>
                      <wpg:cNvGrpSpPr/>
                      <wpg:grpSpPr>
                        <a:xfrm>
                          <a:off x="2374200" y="3619980"/>
                          <a:ext cx="5943600" cy="320040"/>
                          <a:chOff x="2374200" y="3440275"/>
                          <a:chExt cx="5943600" cy="499750"/>
                        </a:xfrm>
                      </wpg:grpSpPr>
                      <wps:wsp>
                        <wps:cNvPr id="1018023742" name="Rectangle 1018023742"/>
                        <wps:cNvSpPr/>
                        <wps:spPr>
                          <a:xfrm>
                            <a:off x="2374200" y="3440275"/>
                            <a:ext cx="5943600" cy="499750"/>
                          </a:xfrm>
                          <a:prstGeom prst="rect">
                            <a:avLst/>
                          </a:prstGeom>
                          <a:noFill/>
                          <a:ln>
                            <a:noFill/>
                          </a:ln>
                        </wps:spPr>
                        <wps:txbx>
                          <w:txbxContent>
                            <w:p w14:paraId="18142B1B" w14:textId="77777777" w:rsidR="00B42040" w:rsidRDefault="00B42040">
                              <w:pPr>
                                <w:spacing w:after="0" w:line="240" w:lineRule="auto"/>
                                <w:textDirection w:val="btLr"/>
                              </w:pPr>
                            </w:p>
                          </w:txbxContent>
                        </wps:txbx>
                        <wps:bodyPr spcFirstLastPara="1" wrap="square" lIns="91425" tIns="91425" rIns="91425" bIns="91425" anchor="ctr" anchorCtr="0">
                          <a:noAutofit/>
                        </wps:bodyPr>
                      </wps:wsp>
                      <wpg:grpSp>
                        <wpg:cNvPr id="2135823705" name="Group 2135823705"/>
                        <wpg:cNvGrpSpPr/>
                        <wpg:grpSpPr>
                          <a:xfrm>
                            <a:off x="2374200" y="3619980"/>
                            <a:ext cx="5943600" cy="320040"/>
                            <a:chOff x="2374200" y="3440275"/>
                            <a:chExt cx="5943600" cy="499750"/>
                          </a:xfrm>
                        </wpg:grpSpPr>
                        <wps:wsp>
                          <wps:cNvPr id="1635663357" name="Rectangle 1635663357"/>
                          <wps:cNvSpPr/>
                          <wps:spPr>
                            <a:xfrm>
                              <a:off x="2374200" y="3440275"/>
                              <a:ext cx="5943600" cy="499750"/>
                            </a:xfrm>
                            <a:prstGeom prst="rect">
                              <a:avLst/>
                            </a:prstGeom>
                            <a:noFill/>
                            <a:ln>
                              <a:noFill/>
                            </a:ln>
                          </wps:spPr>
                          <wps:txbx>
                            <w:txbxContent>
                              <w:p w14:paraId="4FAB4AB4" w14:textId="77777777" w:rsidR="00B42040" w:rsidRDefault="00B42040">
                                <w:pPr>
                                  <w:spacing w:after="0" w:line="240" w:lineRule="auto"/>
                                  <w:textDirection w:val="btLr"/>
                                </w:pPr>
                              </w:p>
                            </w:txbxContent>
                          </wps:txbx>
                          <wps:bodyPr spcFirstLastPara="1" wrap="square" lIns="91425" tIns="91425" rIns="91425" bIns="91425" anchor="ctr" anchorCtr="0">
                            <a:noAutofit/>
                          </wps:bodyPr>
                        </wps:wsp>
                        <wpg:grpSp>
                          <wpg:cNvPr id="2083204958" name="Group 2083204958"/>
                          <wpg:cNvGrpSpPr/>
                          <wpg:grpSpPr>
                            <a:xfrm>
                              <a:off x="2374200" y="3619984"/>
                              <a:ext cx="5943600" cy="320032"/>
                              <a:chOff x="0" y="0"/>
                              <a:chExt cx="5962650" cy="323851"/>
                            </a:xfrm>
                          </wpg:grpSpPr>
                          <wps:wsp>
                            <wps:cNvPr id="2054929156" name="Rectangle 2054929156"/>
                            <wps:cNvSpPr/>
                            <wps:spPr>
                              <a:xfrm>
                                <a:off x="0" y="0"/>
                                <a:ext cx="5962650" cy="323850"/>
                              </a:xfrm>
                              <a:prstGeom prst="rect">
                                <a:avLst/>
                              </a:prstGeom>
                              <a:noFill/>
                              <a:ln>
                                <a:noFill/>
                              </a:ln>
                            </wps:spPr>
                            <wps:txbx>
                              <w:txbxContent>
                                <w:p w14:paraId="1DD88942" w14:textId="77777777" w:rsidR="00B42040" w:rsidRDefault="00B42040">
                                  <w:pPr>
                                    <w:spacing w:after="0" w:line="240" w:lineRule="auto"/>
                                    <w:textDirection w:val="btLr"/>
                                  </w:pPr>
                                </w:p>
                              </w:txbxContent>
                            </wps:txbx>
                            <wps:bodyPr spcFirstLastPara="1" wrap="square" lIns="91425" tIns="91425" rIns="91425" bIns="91425" anchor="ctr" anchorCtr="0">
                              <a:noAutofit/>
                            </wps:bodyPr>
                          </wps:wsp>
                          <wps:wsp>
                            <wps:cNvPr id="499803109" name="Rectangle 499803109"/>
                            <wps:cNvSpPr/>
                            <wps:spPr>
                              <a:xfrm>
                                <a:off x="19050" y="0"/>
                                <a:ext cx="5943600" cy="18826"/>
                              </a:xfrm>
                              <a:prstGeom prst="rect">
                                <a:avLst/>
                              </a:prstGeom>
                              <a:solidFill>
                                <a:schemeClr val="dk1"/>
                              </a:solidFill>
                              <a:ln>
                                <a:noFill/>
                              </a:ln>
                            </wps:spPr>
                            <wps:txbx>
                              <w:txbxContent>
                                <w:p w14:paraId="53F07141" w14:textId="77777777" w:rsidR="00B42040" w:rsidRDefault="00B42040">
                                  <w:pPr>
                                    <w:spacing w:after="0" w:line="240" w:lineRule="auto"/>
                                    <w:textDirection w:val="btLr"/>
                                  </w:pPr>
                                </w:p>
                              </w:txbxContent>
                            </wps:txbx>
                            <wps:bodyPr spcFirstLastPara="1" wrap="square" lIns="91425" tIns="91425" rIns="91425" bIns="91425" anchor="ctr" anchorCtr="0">
                              <a:noAutofit/>
                            </wps:bodyPr>
                          </wps:wsp>
                          <wps:wsp>
                            <wps:cNvPr id="679027563" name="Rectangle 679027563"/>
                            <wps:cNvSpPr/>
                            <wps:spPr>
                              <a:xfrm>
                                <a:off x="0" y="66676"/>
                                <a:ext cx="5943600" cy="257175"/>
                              </a:xfrm>
                              <a:prstGeom prst="rect">
                                <a:avLst/>
                              </a:prstGeom>
                              <a:noFill/>
                              <a:ln>
                                <a:noFill/>
                              </a:ln>
                            </wps:spPr>
                            <wps:txbx>
                              <w:txbxContent>
                                <w:p w14:paraId="08C472DE" w14:textId="77777777" w:rsidR="00B42040" w:rsidRDefault="00000000">
                                  <w:pPr>
                                    <w:spacing w:line="258" w:lineRule="auto"/>
                                    <w:jc w:val="right"/>
                                    <w:textDirection w:val="btLr"/>
                                  </w:pPr>
                                  <w:r>
                                    <w:rPr>
                                      <w:rFonts w:ascii="Times New Roman" w:eastAsia="Times New Roman" w:hAnsi="Times New Roman" w:cs="Times New Roman"/>
                                      <w:color w:val="000000"/>
                                      <w:sz w:val="20"/>
                                    </w:rPr>
                                    <w:t>Jurnal Kajian Gender dan Anak Volume 6 No.2</w:t>
                                  </w:r>
                                </w:p>
                                <w:p w14:paraId="7377523D" w14:textId="77777777" w:rsidR="00B42040" w:rsidRDefault="00B42040">
                                  <w:pPr>
                                    <w:spacing w:line="258" w:lineRule="auto"/>
                                    <w:jc w:val="right"/>
                                    <w:textDirection w:val="btLr"/>
                                  </w:pPr>
                                </w:p>
                              </w:txbxContent>
                            </wps:txbx>
                            <wps:bodyPr spcFirstLastPara="1" wrap="square" lIns="91425" tIns="45700" rIns="91425" bIns="0" anchor="b" anchorCtr="0">
                              <a:noAutofit/>
                            </wps:bodyPr>
                          </wps:wsp>
                        </wpg:grpSp>
                      </wpg:grpSp>
                    </wpg:grpSp>
                  </wpg:wgp>
                </a:graphicData>
              </a:graphic>
            </wp:anchor>
          </w:drawing>
        </mc:Choice>
        <mc:Fallback>
          <w:pict>
            <v:group w14:anchorId="434C1B10" id="Group 59" o:spid="_x0000_s1043" style="position:absolute;left:0;text-align:left;margin-left:0;margin-top:784pt;width:468pt;height:25.2pt;z-index:251663360;mso-wrap-distance-left:0;mso-wrap-distance-right:0" coordorigin="23742,34402" coordsize="59436,499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">
              <v:group id="Group 518117290" o:spid="_x0000_s1044" style="position:absolute;left:23742;top:36199;width:59436;height:3201" coordorigin="23742,34402" coordsize="59436,499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">
                <v:rect id="Rectangle 1018023742" o:spid="_x0000_s1045" style="position:absolute;left:23742;top:34402;width:59436;height:499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" filled="f" stroked="f">
                  <v:textbox inset="2.53958mm,2.53958mm,2.53958mm,2.53958mm">
                    <w:txbxContent>
                      <w:p w14:paraId="18142B1B" w14:textId="77777777" w:rsidR="00B42040" w:rsidRDefault="00B42040">
                        <w:pPr>
                          <w:spacing w:after="0" w:line="240" w:lineRule="auto"/>
                          <w:textDirection w:val="btLr"/>
                        </w:pPr>
                      </w:p>
                    </w:txbxContent>
                  </v:textbox>
                </v:rect>
                <v:group id="Group 2135823705" o:spid="_x0000_s1046" style="position:absolute;left:23742;top:36199;width:59436;height:3201" coordorigin="23742,34402" coordsize="59436,499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">
                  <v:rect id="Rectangle 1635663357" o:spid="_x0000_s1047" style="position:absolute;left:23742;top:34402;width:59436;height:499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" filled="f" stroked="f">
                    <v:textbox inset="2.53958mm,2.53958mm,2.53958mm,2.53958mm">
                      <w:txbxContent>
                        <w:p w14:paraId="4FAB4AB4" w14:textId="77777777" w:rsidR="00B42040" w:rsidRDefault="00B42040">
                          <w:pPr>
                            <w:spacing w:after="0" w:line="240" w:lineRule="auto"/>
                            <w:textDirection w:val="btLr"/>
                          </w:pPr>
                        </w:p>
                      </w:txbxContent>
                    </v:textbox>
                  </v:rect>
                  <v:group id="Group 2083204958" o:spid="_x0000_s1048" style="position:absolute;left:23742;top:36199;width:59436;height:3201" coordsize="59626,323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">
                    <v:rect id="Rectangle 2054929156" o:spid="_x0000_s1049" style="position:absolute;width:59626;height:323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" filled="f" stroked="f">
                      <v:textbox inset="2.53958mm,2.53958mm,2.53958mm,2.53958mm">
                        <w:txbxContent>
                          <w:p w14:paraId="1DD88942" w14:textId="77777777" w:rsidR="00B42040" w:rsidRDefault="00B42040">
                            <w:pPr>
                              <w:spacing w:after="0" w:line="240" w:lineRule="auto"/>
                              <w:textDirection w:val="btLr"/>
                            </w:pPr>
                          </w:p>
                        </w:txbxContent>
                      </v:textbox>
                    </v:rect>
                    <v:rect id="Rectangle 499803109" o:spid="_x0000_s1050" style="position:absolute;left:190;width:59436;height:18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" fillcolor="black [3200]" stroked="f">
                      <v:textbox inset="2.53958mm,2.53958mm,2.53958mm,2.53958mm">
                        <w:txbxContent>
                          <w:p w14:paraId="53F07141" w14:textId="77777777" w:rsidR="00B42040" w:rsidRDefault="00B42040">
                            <w:pPr>
                              <w:spacing w:after="0" w:line="240" w:lineRule="auto"/>
                              <w:textDirection w:val="btLr"/>
                            </w:pPr>
                          </w:p>
                        </w:txbxContent>
                      </v:textbox>
                    </v:rect>
                    <v:rect id="Rectangle 679027563" o:spid="_x0000_s1051" style="position:absolute;top:666;width:59436;height:2572;visibility:visible;mso-wrap-style:square;v-text-anchor:bottom"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" filled="f" stroked="f">
                      <v:textbox inset="2.53958mm,1.2694mm,2.53958mm,0">
                        <w:txbxContent>
                          <w:p w14:paraId="08C472DE" w14:textId="77777777" w:rsidR="00B42040" w:rsidRDefault="00000000">
                            <w:pPr>
                              <w:spacing w:line="258" w:lineRule="auto"/>
                              <w:jc w:val="right"/>
                              <w:textDirection w:val="btLr"/>
                            </w:pPr>
                            <w:r>
                              <w:rPr>
                                <w:rFonts w:ascii="Times New Roman" w:eastAsia="Times New Roman" w:hAnsi="Times New Roman" w:cs="Times New Roman"/>
                                <w:color w:val="000000"/>
                                <w:sz w:val="20"/>
                              </w:rPr>
                              <w:t>Jurnal Kajian Gender dan Anak Volume 6 No.2</w:t>
                            </w:r>
                          </w:p>
                          <w:p w14:paraId="7377523D" w14:textId="77777777" w:rsidR="00B42040" w:rsidRDefault="00B42040">
                            <w:pPr>
                              <w:spacing w:line="258" w:lineRule="auto"/>
                              <w:jc w:val="right"/>
                              <w:textDirection w:val="btLr"/>
                            </w:pPr>
                          </w:p>
                        </w:txbxContent>
                      </v:textbox>
                    </v:rect>
                  </v:group>
                </v:group>
              </v:group>
              <w10:wrap type="square"/>
            </v:group>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BD87941" w14:textId="77777777" w:rsidR="001B7BB4" w:rsidRDefault="001B7BB4">
      <w:pPr>
        <w:spacing w:after="0" w:line="240" w:lineRule="auto"/>
      </w:pPr>
      <w:r>
        <w:separator/>
      </w:r>
    </w:p>
  </w:footnote>
  <w:footnote w:type="continuationSeparator" w:id="0">
    <w:p w14:paraId="17DFCCA4" w14:textId="77777777" w:rsidR="001B7BB4" w:rsidRDefault="001B7BB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657145" w14:textId="77777777" w:rsidR="00B42040" w:rsidRDefault="00000000">
    <w:pPr>
      <w:pBdr>
        <w:top w:val="nil"/>
        <w:left w:val="nil"/>
        <w:bottom w:val="nil"/>
        <w:right w:val="nil"/>
        <w:between w:val="nil"/>
      </w:pBdr>
      <w:tabs>
        <w:tab w:val="center" w:pos="4680"/>
        <w:tab w:val="right" w:pos="9360"/>
      </w:tabs>
      <w:spacing w:after="0" w:line="240" w:lineRule="auto"/>
      <w:rPr>
        <w:color w:val="000000"/>
      </w:rPr>
    </w:pPr>
    <w:r>
      <w:rPr>
        <w:color w:val="000000"/>
      </w:rPr>
      <w:fldChar w:fldCharType="begin"/>
    </w:r>
    <w:r>
      <w:rPr>
        <w:color w:val="000000"/>
      </w:rPr>
      <w:instrText>PAGE</w:instrText>
    </w:r>
    <w:r>
      <w:rPr>
        <w:color w:val="000000"/>
      </w:rPr>
      <w:fldChar w:fldCharType="separate"/>
    </w:r>
    <w:r>
      <w:rPr>
        <w:color w:val="000000"/>
      </w:rPr>
      <w:fldChar w:fldCharType="end"/>
    </w:r>
  </w:p>
  <w:p w14:paraId="0BB75224" w14:textId="77777777" w:rsidR="00B42040" w:rsidRDefault="00000000">
    <w:pPr>
      <w:pBdr>
        <w:top w:val="nil"/>
        <w:left w:val="nil"/>
        <w:bottom w:val="nil"/>
        <w:right w:val="nil"/>
        <w:between w:val="nil"/>
      </w:pBdr>
      <w:tabs>
        <w:tab w:val="center" w:pos="4680"/>
        <w:tab w:val="right" w:pos="9360"/>
      </w:tabs>
      <w:spacing w:after="0" w:line="240" w:lineRule="auto"/>
      <w:ind w:firstLine="360"/>
      <w:rPr>
        <w:color w:val="000000"/>
      </w:rPr>
    </w:pPr>
    <w:r>
      <w:rPr>
        <w:rFonts w:ascii="Garamond" w:eastAsia="Garamond" w:hAnsi="Garamond" w:cs="Garamond"/>
        <w:color w:val="000000"/>
      </w:rPr>
      <w:t xml:space="preserve">Penulis 1, Penulis 2, Penulis 3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7C41E82" w14:textId="07BBA126" w:rsidR="00B42040" w:rsidRDefault="00000000">
    <w:pPr>
      <w:pBdr>
        <w:top w:val="nil"/>
        <w:left w:val="nil"/>
        <w:bottom w:val="nil"/>
        <w:right w:val="nil"/>
        <w:between w:val="nil"/>
      </w:pBdr>
      <w:tabs>
        <w:tab w:val="center" w:pos="4680"/>
        <w:tab w:val="right" w:pos="9360"/>
      </w:tabs>
      <w:spacing w:after="0" w:line="240" w:lineRule="auto"/>
      <w:rPr>
        <w:color w:val="000000"/>
      </w:rPr>
    </w:pPr>
    <w:r>
      <w:rPr>
        <w:color w:val="000000"/>
      </w:rPr>
      <w:fldChar w:fldCharType="begin"/>
    </w:r>
    <w:r>
      <w:rPr>
        <w:color w:val="000000"/>
      </w:rPr>
      <w:instrText>PAGE</w:instrText>
    </w:r>
    <w:r>
      <w:rPr>
        <w:color w:val="000000"/>
      </w:rPr>
      <w:fldChar w:fldCharType="separate"/>
    </w:r>
    <w:r w:rsidR="00A5532D">
      <w:rPr>
        <w:noProof/>
        <w:color w:val="000000"/>
      </w:rPr>
      <w:t>2</w:t>
    </w:r>
    <w:r>
      <w:rPr>
        <w:color w:val="000000"/>
      </w:rPr>
      <w:fldChar w:fldCharType="end"/>
    </w:r>
    <w:r>
      <w:rPr>
        <w:color w:val="000000"/>
      </w:rPr>
      <w:t xml:space="preserve"> </w:t>
    </w:r>
    <w:r>
      <w:rPr>
        <w:rFonts w:ascii="Garamond" w:eastAsia="Garamond" w:hAnsi="Garamond" w:cs="Garamond"/>
        <w:color w:val="000000"/>
      </w:rPr>
      <w:t>|</w:t>
    </w:r>
    <w:r w:rsidR="00DB45F2">
      <w:rPr>
        <w:rFonts w:ascii="Garamond" w:eastAsia="Garamond" w:hAnsi="Garamond" w:cs="Garamond"/>
        <w:i/>
        <w:color w:val="000000"/>
      </w:rPr>
      <w:t>Komunikasi Nabi Muhammad</w:t>
    </w:r>
    <w:r>
      <w:rPr>
        <w:rFonts w:ascii="Garamond" w:eastAsia="Garamond" w:hAnsi="Garamond" w:cs="Garamond"/>
        <w:i/>
        <w:color w:val="000000"/>
      </w:rPr>
      <w:t>…</w:t>
    </w:r>
    <w:r>
      <w:rPr>
        <w:rFonts w:ascii="Garamond" w:eastAsia="Garamond" w:hAnsi="Garamond" w:cs="Garamond"/>
        <w:color w:val="000000"/>
      </w:rPr>
      <w: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826D0BF" w14:textId="77777777" w:rsidR="00B42040" w:rsidRDefault="00000000">
    <w:pPr>
      <w:pBdr>
        <w:top w:val="nil"/>
        <w:left w:val="nil"/>
        <w:bottom w:val="nil"/>
        <w:right w:val="nil"/>
        <w:between w:val="nil"/>
      </w:pBdr>
      <w:tabs>
        <w:tab w:val="center" w:pos="4680"/>
        <w:tab w:val="right" w:pos="9360"/>
      </w:tabs>
      <w:spacing w:after="0" w:line="240" w:lineRule="auto"/>
      <w:rPr>
        <w:rFonts w:ascii="Garamond" w:eastAsia="Garamond" w:hAnsi="Garamond" w:cs="Garamond"/>
        <w:color w:val="000000"/>
      </w:rPr>
    </w:pPr>
    <w:r>
      <w:rPr>
        <w:rFonts w:ascii="Garamond" w:eastAsia="Garamond" w:hAnsi="Garamond" w:cs="Garamond"/>
        <w:color w:val="000000"/>
      </w:rPr>
      <w:t>Jurnal Kajian Gender dan Anak</w:t>
    </w:r>
    <w:r>
      <w:rPr>
        <w:noProof/>
      </w:rPr>
      <w:drawing>
        <wp:anchor distT="0" distB="0" distL="0" distR="0" simplePos="0" relativeHeight="251658240" behindDoc="1" locked="0" layoutInCell="1" hidden="0" allowOverlap="1" wp14:anchorId="15202BE9" wp14:editId="0E414990">
          <wp:simplePos x="0" y="0"/>
          <wp:positionH relativeFrom="column">
            <wp:posOffset>5187487</wp:posOffset>
          </wp:positionH>
          <wp:positionV relativeFrom="paragraph">
            <wp:posOffset>-59617</wp:posOffset>
          </wp:positionV>
          <wp:extent cx="514985" cy="514985"/>
          <wp:effectExtent l="0" t="0" r="0" b="0"/>
          <wp:wrapNone/>
          <wp:docPr id="62"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
                  <a:srcRect/>
                  <a:stretch>
                    <a:fillRect/>
                  </a:stretch>
                </pic:blipFill>
                <pic:spPr>
                  <a:xfrm>
                    <a:off x="0" y="0"/>
                    <a:ext cx="514985" cy="514985"/>
                  </a:xfrm>
                  <a:prstGeom prst="rect">
                    <a:avLst/>
                  </a:prstGeom>
                  <a:ln/>
                </pic:spPr>
              </pic:pic>
            </a:graphicData>
          </a:graphic>
        </wp:anchor>
      </w:drawing>
    </w:r>
    <w:r>
      <w:rPr>
        <w:noProof/>
      </w:rPr>
      <mc:AlternateContent>
        <mc:Choice Requires="wps">
          <w:drawing>
            <wp:anchor distT="0" distB="0" distL="114300" distR="114300" simplePos="0" relativeHeight="251659264" behindDoc="0" locked="0" layoutInCell="1" hidden="0" allowOverlap="1" wp14:anchorId="79AFCA76" wp14:editId="67F71710">
              <wp:simplePos x="0" y="0"/>
              <wp:positionH relativeFrom="column">
                <wp:posOffset>2032000</wp:posOffset>
              </wp:positionH>
              <wp:positionV relativeFrom="paragraph">
                <wp:posOffset>-101599</wp:posOffset>
              </wp:positionV>
              <wp:extent cx="1628775" cy="574862"/>
              <wp:effectExtent l="0" t="0" r="0" b="0"/>
              <wp:wrapNone/>
              <wp:docPr id="56" name="Rectangle 56"/>
              <wp:cNvGraphicFramePr/>
              <a:graphic xmlns:a="http://schemas.openxmlformats.org/drawingml/2006/main">
                <a:graphicData uri="http://schemas.microsoft.com/office/word/2010/wordprocessingShape">
                  <wps:wsp>
                    <wps:cNvSpPr/>
                    <wps:spPr>
                      <a:xfrm>
                        <a:off x="4545900" y="3503775"/>
                        <a:ext cx="1600200" cy="552450"/>
                      </a:xfrm>
                      <a:prstGeom prst="rect">
                        <a:avLst/>
                      </a:prstGeom>
                      <a:noFill/>
                      <a:ln>
                        <a:noFill/>
                      </a:ln>
                    </wps:spPr>
                    <wps:txbx>
                      <w:txbxContent>
                        <w:p w14:paraId="60749A6C" w14:textId="77777777" w:rsidR="00B42040" w:rsidRDefault="00000000">
                          <w:pPr>
                            <w:spacing w:after="0" w:line="240" w:lineRule="auto"/>
                            <w:jc w:val="center"/>
                            <w:textDirection w:val="btLr"/>
                          </w:pPr>
                          <w:r>
                            <w:rPr>
                              <w:rFonts w:ascii="Garamond" w:eastAsia="Garamond" w:hAnsi="Garamond" w:cs="Garamond"/>
                              <w:color w:val="000000"/>
                            </w:rPr>
                            <w:t>Volume  .. Issue ..</w:t>
                          </w:r>
                        </w:p>
                        <w:p w14:paraId="74550C27" w14:textId="77777777" w:rsidR="00B42040" w:rsidRDefault="00000000">
                          <w:pPr>
                            <w:spacing w:after="0" w:line="240" w:lineRule="auto"/>
                            <w:jc w:val="center"/>
                            <w:textDirection w:val="btLr"/>
                          </w:pPr>
                          <w:r>
                            <w:rPr>
                              <w:rFonts w:ascii="Garamond" w:eastAsia="Garamond" w:hAnsi="Garamond" w:cs="Garamond"/>
                              <w:color w:val="000000"/>
                            </w:rPr>
                            <w:t>…………</w:t>
                          </w:r>
                        </w:p>
                        <w:p w14:paraId="7DC03C16" w14:textId="77777777" w:rsidR="00B42040" w:rsidRDefault="00B42040">
                          <w:pPr>
                            <w:spacing w:after="0" w:line="240" w:lineRule="auto"/>
                            <w:jc w:val="center"/>
                            <w:textDirection w:val="btLr"/>
                          </w:pPr>
                        </w:p>
                      </w:txbxContent>
                    </wps:txbx>
                    <wps:bodyPr spcFirstLastPara="1" wrap="square" lIns="91425" tIns="45700" rIns="91425" bIns="45700" anchor="ctr" anchorCtr="0">
                      <a:noAutofit/>
                    </wps:bodyPr>
                  </wps:wsp>
                </a:graphicData>
              </a:graphic>
            </wp:anchor>
          </w:drawing>
        </mc:Choice>
        <mc:Fallback>
          <w:pict>
            <v:rect w14:anchorId="79AFCA76" id="Rectangle 56" o:spid="_x0000_s1041" style="position:absolute;margin-left:160pt;margin-top:-8pt;width:128.25pt;height:45.2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" filled="f" stroked="f">
              <v:textbox inset="2.53958mm,1.2694mm,2.53958mm,1.2694mm">
                <w:txbxContent>
                  <w:p w14:paraId="60749A6C" w14:textId="77777777" w:rsidR="00B42040" w:rsidRDefault="00000000">
                    <w:pPr>
                      <w:spacing w:after="0" w:line="240" w:lineRule="auto"/>
                      <w:jc w:val="center"/>
                      <w:textDirection w:val="btLr"/>
                    </w:pPr>
                    <w:r>
                      <w:rPr>
                        <w:rFonts w:ascii="Garamond" w:eastAsia="Garamond" w:hAnsi="Garamond" w:cs="Garamond"/>
                        <w:color w:val="000000"/>
                      </w:rPr>
                      <w:t xml:space="preserve">Volume </w:t>
                    </w:r>
                    <w:proofErr w:type="gramStart"/>
                    <w:r>
                      <w:rPr>
                        <w:rFonts w:ascii="Garamond" w:eastAsia="Garamond" w:hAnsi="Garamond" w:cs="Garamond"/>
                        <w:color w:val="000000"/>
                      </w:rPr>
                      <w:t xml:space="preserve"> ..</w:t>
                    </w:r>
                    <w:proofErr w:type="gramEnd"/>
                    <w:r>
                      <w:rPr>
                        <w:rFonts w:ascii="Garamond" w:eastAsia="Garamond" w:hAnsi="Garamond" w:cs="Garamond"/>
                        <w:color w:val="000000"/>
                      </w:rPr>
                      <w:t xml:space="preserve"> Issue</w:t>
                    </w:r>
                    <w:proofErr w:type="gramStart"/>
                    <w:r>
                      <w:rPr>
                        <w:rFonts w:ascii="Garamond" w:eastAsia="Garamond" w:hAnsi="Garamond" w:cs="Garamond"/>
                        <w:color w:val="000000"/>
                      </w:rPr>
                      <w:t xml:space="preserve"> ..</w:t>
                    </w:r>
                    <w:proofErr w:type="gramEnd"/>
                  </w:p>
                  <w:p w14:paraId="74550C27" w14:textId="77777777" w:rsidR="00B42040" w:rsidRDefault="00000000">
                    <w:pPr>
                      <w:spacing w:after="0" w:line="240" w:lineRule="auto"/>
                      <w:jc w:val="center"/>
                      <w:textDirection w:val="btLr"/>
                    </w:pPr>
                    <w:r>
                      <w:rPr>
                        <w:rFonts w:ascii="Garamond" w:eastAsia="Garamond" w:hAnsi="Garamond" w:cs="Garamond"/>
                        <w:color w:val="000000"/>
                      </w:rPr>
                      <w:t>…………</w:t>
                    </w:r>
                  </w:p>
                  <w:p w14:paraId="7DC03C16" w14:textId="77777777" w:rsidR="00B42040" w:rsidRDefault="00B42040">
                    <w:pPr>
                      <w:spacing w:after="0" w:line="240" w:lineRule="auto"/>
                      <w:jc w:val="center"/>
                      <w:textDirection w:val="btLr"/>
                    </w:pPr>
                  </w:p>
                </w:txbxContent>
              </v:textbox>
            </v:rect>
          </w:pict>
        </mc:Fallback>
      </mc:AlternateContent>
    </w:r>
  </w:p>
  <w:p w14:paraId="4422F751" w14:textId="77777777" w:rsidR="00B42040" w:rsidRDefault="00000000">
    <w:pPr>
      <w:pBdr>
        <w:top w:val="nil"/>
        <w:left w:val="nil"/>
        <w:bottom w:val="nil"/>
        <w:right w:val="nil"/>
        <w:between w:val="nil"/>
      </w:pBdr>
      <w:tabs>
        <w:tab w:val="center" w:pos="4680"/>
        <w:tab w:val="right" w:pos="9360"/>
      </w:tabs>
      <w:spacing w:after="0" w:line="240" w:lineRule="auto"/>
      <w:rPr>
        <w:rFonts w:ascii="Garamond" w:eastAsia="Garamond" w:hAnsi="Garamond" w:cs="Garamond"/>
        <w:color w:val="000000"/>
      </w:rPr>
    </w:pPr>
    <w:r>
      <w:rPr>
        <w:rFonts w:ascii="Garamond" w:eastAsia="Garamond" w:hAnsi="Garamond" w:cs="Garamond"/>
        <w:color w:val="000000"/>
      </w:rPr>
      <w:t xml:space="preserve">p-ISSN: </w:t>
    </w:r>
    <w:hyperlink r:id="rId2">
      <w:r w:rsidR="00B42040">
        <w:rPr>
          <w:rFonts w:ascii="Garamond" w:eastAsia="Garamond" w:hAnsi="Garamond" w:cs="Garamond"/>
          <w:color w:val="000000"/>
        </w:rPr>
        <w:t>2549-6344</w:t>
      </w:r>
    </w:hyperlink>
  </w:p>
  <w:p w14:paraId="0C76C6A8" w14:textId="77777777" w:rsidR="00B42040" w:rsidRDefault="00000000">
    <w:pPr>
      <w:pBdr>
        <w:top w:val="nil"/>
        <w:left w:val="nil"/>
        <w:bottom w:val="nil"/>
        <w:right w:val="nil"/>
        <w:between w:val="nil"/>
      </w:pBdr>
      <w:tabs>
        <w:tab w:val="center" w:pos="4680"/>
        <w:tab w:val="right" w:pos="9360"/>
      </w:tabs>
      <w:spacing w:after="0" w:line="240" w:lineRule="auto"/>
      <w:rPr>
        <w:rFonts w:ascii="Garamond" w:eastAsia="Garamond" w:hAnsi="Garamond" w:cs="Garamond"/>
        <w:b/>
        <w:color w:val="000000"/>
      </w:rPr>
    </w:pPr>
    <w:r>
      <w:rPr>
        <w:rFonts w:ascii="Garamond" w:eastAsia="Garamond" w:hAnsi="Garamond" w:cs="Garamond"/>
        <w:color w:val="000000"/>
      </w:rPr>
      <w:t xml:space="preserve">e-ISSN: </w:t>
    </w:r>
    <w:hyperlink r:id="rId3">
      <w:r w:rsidR="00B42040">
        <w:rPr>
          <w:rFonts w:ascii="Garamond" w:eastAsia="Garamond" w:hAnsi="Garamond" w:cs="Garamond"/>
          <w:color w:val="000000"/>
        </w:rPr>
        <w:t>2549-6352</w:t>
      </w:r>
    </w:hyperlink>
  </w:p>
  <w:p w14:paraId="43AFC18B" w14:textId="77777777" w:rsidR="00B42040" w:rsidRDefault="00B42040">
    <w:pPr>
      <w:pBdr>
        <w:top w:val="nil"/>
        <w:left w:val="nil"/>
        <w:bottom w:val="nil"/>
        <w:right w:val="nil"/>
        <w:between w:val="nil"/>
      </w:pBdr>
      <w:tabs>
        <w:tab w:val="center" w:pos="4680"/>
        <w:tab w:val="right" w:pos="9360"/>
      </w:tabs>
      <w:spacing w:after="0" w:line="240" w:lineRule="auto"/>
      <w:rPr>
        <w:sz w:val="16"/>
        <w:szCs w:val="16"/>
      </w:rPr>
    </w:pPr>
    <w:hyperlink r:id="rId4">
      <w:r>
        <w:rPr>
          <w:color w:val="1155CC"/>
          <w:sz w:val="16"/>
          <w:szCs w:val="16"/>
          <w:u w:val="single"/>
        </w:rPr>
        <w:t>http://jurnal.uinsyahada.ac.id/index.php/JurnalGender/index</w:t>
      </w:r>
    </w:hyperlink>
    <w:r>
      <w:rPr>
        <w:color w:val="000000"/>
        <w:sz w:val="16"/>
        <w:szCs w:val="16"/>
      </w:rPr>
      <w:br/>
    </w:r>
    <w:r>
      <w:rPr>
        <w:sz w:val="16"/>
        <w:szCs w:val="16"/>
      </w:rPr>
      <w:t>DOI :</w:t>
    </w:r>
    <w:hyperlink r:id="rId5">
      <w:r>
        <w:rPr>
          <w:sz w:val="16"/>
          <w:szCs w:val="16"/>
        </w:rPr>
        <w:t xml:space="preserve"> </w:t>
      </w:r>
    </w:hyperlink>
    <w:hyperlink r:id="rId6">
      <w:r>
        <w:rPr>
          <w:color w:val="1155CC"/>
          <w:sz w:val="16"/>
          <w:szCs w:val="16"/>
          <w:u w:val="single"/>
        </w:rPr>
        <w:t>http://dx.doi.org/10.24952/gender.vxxixx.xxxxx</w:t>
      </w:r>
    </w:hyperlink>
    <w:r>
      <w:rPr>
        <w:sz w:val="16"/>
        <w:szCs w:val="16"/>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79089C"/>
    <w:multiLevelType w:val="hybridMultilevel"/>
    <w:tmpl w:val="D7765AB6"/>
    <w:lvl w:ilvl="0" w:tplc="9C7A8AB6">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16cid:durableId="105581555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3"/>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42040"/>
    <w:rsid w:val="001B7BB4"/>
    <w:rsid w:val="00392744"/>
    <w:rsid w:val="00416444"/>
    <w:rsid w:val="007B2712"/>
    <w:rsid w:val="00894679"/>
    <w:rsid w:val="00A5532D"/>
    <w:rsid w:val="00B42040"/>
    <w:rsid w:val="00DB45F2"/>
    <w:rsid w:val="00DD4DF1"/>
    <w:rsid w:val="00F74014"/>
    <w:rsid w:val="00FE79C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29A84DF"/>
  <w15:docId w15:val="{396E3B27-FCC9-4961-929C-F168595242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US"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6988"/>
  </w:style>
  <w:style w:type="paragraph" w:styleId="Heading1">
    <w:name w:val="heading 1"/>
    <w:basedOn w:val="Normal"/>
    <w:next w:val="Normal"/>
    <w:link w:val="Heading1Char"/>
    <w:uiPriority w:val="9"/>
    <w:qFormat/>
    <w:rsid w:val="00E624A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E2279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5F281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F2813"/>
  </w:style>
  <w:style w:type="paragraph" w:styleId="Footer">
    <w:name w:val="footer"/>
    <w:basedOn w:val="Normal"/>
    <w:link w:val="FooterChar"/>
    <w:uiPriority w:val="99"/>
    <w:unhideWhenUsed/>
    <w:rsid w:val="005F281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F2813"/>
  </w:style>
  <w:style w:type="character" w:styleId="Hyperlink">
    <w:name w:val="Hyperlink"/>
    <w:basedOn w:val="DefaultParagraphFont"/>
    <w:uiPriority w:val="99"/>
    <w:unhideWhenUsed/>
    <w:rsid w:val="002E4C18"/>
    <w:rPr>
      <w:color w:val="0563C1" w:themeColor="hyperlink"/>
      <w:u w:val="single"/>
    </w:rPr>
  </w:style>
  <w:style w:type="character" w:customStyle="1" w:styleId="UnresolvedMention1">
    <w:name w:val="Unresolved Mention1"/>
    <w:basedOn w:val="DefaultParagraphFont"/>
    <w:uiPriority w:val="99"/>
    <w:semiHidden/>
    <w:unhideWhenUsed/>
    <w:rsid w:val="002E4C18"/>
    <w:rPr>
      <w:color w:val="605E5C"/>
      <w:shd w:val="clear" w:color="auto" w:fill="E1DFDD"/>
    </w:rPr>
  </w:style>
  <w:style w:type="table" w:styleId="TableGrid">
    <w:name w:val="Table Grid"/>
    <w:basedOn w:val="TableNormal"/>
    <w:uiPriority w:val="39"/>
    <w:rsid w:val="00C746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E624A9"/>
    <w:rPr>
      <w:rFonts w:asciiTheme="majorHAnsi" w:eastAsiaTheme="majorEastAsia" w:hAnsiTheme="majorHAnsi" w:cstheme="majorBidi"/>
      <w:color w:val="2F5496" w:themeColor="accent1" w:themeShade="BF"/>
      <w:sz w:val="32"/>
      <w:szCs w:val="32"/>
    </w:rPr>
  </w:style>
  <w:style w:type="paragraph" w:customStyle="1" w:styleId="HEADING11">
    <w:name w:val="HEADING 11"/>
    <w:basedOn w:val="Normal"/>
    <w:next w:val="ListParagraph"/>
    <w:link w:val="ListParagraphChar"/>
    <w:uiPriority w:val="34"/>
    <w:qFormat/>
    <w:rsid w:val="00870180"/>
    <w:pPr>
      <w:spacing w:after="200" w:line="276" w:lineRule="auto"/>
      <w:ind w:left="720"/>
      <w:contextualSpacing/>
    </w:pPr>
    <w:rPr>
      <w:rFonts w:eastAsia="Times New Roman"/>
    </w:rPr>
  </w:style>
  <w:style w:type="character" w:customStyle="1" w:styleId="ListParagraphChar">
    <w:name w:val="List Paragraph Char"/>
    <w:aliases w:val="Body of text Char,List Paragraph1 Char,Colorful List - Accent 11 Char,Body of text+1 Char,Body of text+2 Char,Body of text+3 Char,List Paragraph11 Char,Medium Grid 1 - Accent 21 Char,HEADING 1 Char,Body of text1 Char"/>
    <w:basedOn w:val="DefaultParagraphFont"/>
    <w:link w:val="HEADING11"/>
    <w:uiPriority w:val="34"/>
    <w:qFormat/>
    <w:rsid w:val="00870180"/>
    <w:rPr>
      <w:rFonts w:eastAsia="Times New Roman"/>
      <w:lang w:val="en-US"/>
    </w:rPr>
  </w:style>
  <w:style w:type="paragraph" w:styleId="ListParagraph">
    <w:name w:val="List Paragraph"/>
    <w:aliases w:val="Body of text,List Paragraph1,Body of text1,Body of text2,Body of text3,Body of text4,Body of text5,Body of text+1,Body of text+2,Body of text+3,List Paragraph11,Medium Grid 1 - Accent 21,Colorful List - Accent 11,HEADING 1,spasi 2 taiiii"/>
    <w:basedOn w:val="Normal"/>
    <w:uiPriority w:val="34"/>
    <w:qFormat/>
    <w:rsid w:val="00870180"/>
    <w:pPr>
      <w:ind w:left="720"/>
      <w:contextualSpacing/>
    </w:pPr>
  </w:style>
  <w:style w:type="table" w:customStyle="1" w:styleId="Tabel1">
    <w:name w:val="Tabel1"/>
    <w:basedOn w:val="TableNormal"/>
    <w:next w:val="TableGrid"/>
    <w:uiPriority w:val="59"/>
    <w:rsid w:val="002973FC"/>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
    <w:rsid w:val="00E2279B"/>
    <w:rPr>
      <w:rFonts w:asciiTheme="majorHAnsi" w:eastAsiaTheme="majorEastAsia" w:hAnsiTheme="majorHAnsi" w:cstheme="majorBidi"/>
      <w:color w:val="2F5496" w:themeColor="accent1" w:themeShade="BF"/>
      <w:sz w:val="26"/>
      <w:szCs w:val="26"/>
    </w:rPr>
  </w:style>
  <w:style w:type="paragraph" w:customStyle="1" w:styleId="Default">
    <w:name w:val="Default"/>
    <w:rsid w:val="00923107"/>
    <w:pPr>
      <w:autoSpaceDE w:val="0"/>
      <w:autoSpaceDN w:val="0"/>
      <w:adjustRightInd w:val="0"/>
      <w:spacing w:after="0" w:line="240" w:lineRule="auto"/>
    </w:pPr>
    <w:rPr>
      <w:rFonts w:ascii="Garamond" w:hAnsi="Garamond" w:cs="Garamond"/>
      <w:color w:val="000000"/>
      <w:sz w:val="24"/>
      <w:szCs w:val="24"/>
    </w:rPr>
  </w:style>
  <w:style w:type="character" w:customStyle="1" w:styleId="st">
    <w:name w:val="st"/>
    <w:basedOn w:val="DefaultParagraphFont"/>
    <w:rsid w:val="00923107"/>
  </w:style>
  <w:style w:type="character" w:customStyle="1" w:styleId="tlid-translation">
    <w:name w:val="tlid-translation"/>
    <w:basedOn w:val="DefaultParagraphFont"/>
    <w:rsid w:val="00FA6754"/>
  </w:style>
  <w:style w:type="character" w:customStyle="1" w:styleId="fontstyle01">
    <w:name w:val="fontstyle01"/>
    <w:basedOn w:val="DefaultParagraphFont"/>
    <w:rsid w:val="00EE6BB9"/>
    <w:rPr>
      <w:rFonts w:ascii="ArialUnicodeMS" w:hAnsi="ArialUnicodeMS" w:hint="default"/>
      <w:b w:val="0"/>
      <w:bCs w:val="0"/>
      <w:i w:val="0"/>
      <w:iCs w:val="0"/>
      <w:color w:val="000000"/>
      <w:sz w:val="20"/>
      <w:szCs w:val="20"/>
    </w:rPr>
  </w:style>
  <w:style w:type="character" w:styleId="Strong">
    <w:name w:val="Strong"/>
    <w:basedOn w:val="DefaultParagraphFont"/>
    <w:uiPriority w:val="22"/>
    <w:qFormat/>
    <w:rsid w:val="00F0726F"/>
    <w:rPr>
      <w:b/>
      <w:bCs/>
    </w:rPr>
  </w:style>
  <w:style w:type="paragraph" w:styleId="FootnoteText">
    <w:name w:val="footnote text"/>
    <w:aliases w:val="Char,Footnote Text1,Footnote Text Char1,Footnote Text Char Char Char1,Footnote Text Char Char Char Char Char Char,Footnote Text Char Char1,Footnote Text Char Char Char Char Char1,Footnote Text Char Char Char Char1"/>
    <w:basedOn w:val="Normal"/>
    <w:link w:val="FootnoteTextChar"/>
    <w:uiPriority w:val="99"/>
    <w:unhideWhenUsed/>
    <w:rsid w:val="002764BE"/>
    <w:pPr>
      <w:spacing w:after="0" w:line="240" w:lineRule="auto"/>
    </w:pPr>
    <w:rPr>
      <w:rFonts w:ascii="Times New Roman" w:eastAsiaTheme="minorEastAsia" w:hAnsi="Times New Roman" w:cs="Times New Roman"/>
      <w:sz w:val="20"/>
      <w:szCs w:val="20"/>
    </w:rPr>
  </w:style>
  <w:style w:type="character" w:customStyle="1" w:styleId="FootnoteTextChar">
    <w:name w:val="Footnote Text Char"/>
    <w:aliases w:val="Char Char,Footnote Text1 Char,Footnote Text Char1 Char,Footnote Text Char Char Char1 Char,Footnote Text Char Char Char Char Char Char Char,Footnote Text Char Char1 Char,Footnote Text Char Char Char Char Char1 Char"/>
    <w:basedOn w:val="DefaultParagraphFont"/>
    <w:link w:val="FootnoteText"/>
    <w:uiPriority w:val="99"/>
    <w:rsid w:val="002764BE"/>
    <w:rPr>
      <w:rFonts w:ascii="Times New Roman" w:eastAsiaTheme="minorEastAsia" w:hAnsi="Times New Roman" w:cs="Times New Roman"/>
      <w:sz w:val="20"/>
      <w:szCs w:val="20"/>
    </w:rPr>
  </w:style>
  <w:style w:type="character" w:customStyle="1" w:styleId="fontstyle21">
    <w:name w:val="fontstyle21"/>
    <w:basedOn w:val="DefaultParagraphFont"/>
    <w:rsid w:val="00F53457"/>
    <w:rPr>
      <w:rFonts w:ascii="Calisto MT" w:hAnsi="Calisto MT" w:hint="default"/>
      <w:b w:val="0"/>
      <w:bCs w:val="0"/>
      <w:i/>
      <w:iCs/>
      <w:color w:val="000000"/>
      <w:sz w:val="20"/>
      <w:szCs w:val="20"/>
    </w:rPr>
  </w:style>
  <w:style w:type="character" w:styleId="FollowedHyperlink">
    <w:name w:val="FollowedHyperlink"/>
    <w:basedOn w:val="DefaultParagraphFont"/>
    <w:uiPriority w:val="99"/>
    <w:semiHidden/>
    <w:unhideWhenUsed/>
    <w:rsid w:val="00E572B6"/>
    <w:rPr>
      <w:color w:val="954F72" w:themeColor="followedHyperlink"/>
      <w:u w:val="single"/>
    </w:rPr>
  </w:style>
  <w:style w:type="character" w:styleId="PageNumber">
    <w:name w:val="page number"/>
    <w:basedOn w:val="DefaultParagraphFont"/>
    <w:rsid w:val="00E572B6"/>
  </w:style>
  <w:style w:type="paragraph" w:styleId="Caption">
    <w:name w:val="caption"/>
    <w:basedOn w:val="Normal"/>
    <w:next w:val="Normal"/>
    <w:uiPriority w:val="35"/>
    <w:unhideWhenUsed/>
    <w:qFormat/>
    <w:rsid w:val="007501D5"/>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2A76B3"/>
    <w:rPr>
      <w:color w:val="80808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paragraph" w:customStyle="1" w:styleId="isiparagraf">
    <w:name w:val="isi paragraf"/>
    <w:basedOn w:val="Normal"/>
    <w:qFormat/>
    <w:rsid w:val="00A5532D"/>
    <w:pPr>
      <w:spacing w:before="240" w:after="200" w:line="240" w:lineRule="auto"/>
      <w:jc w:val="both"/>
    </w:pPr>
    <w:rPr>
      <w:rFonts w:ascii="Times New Roman" w:hAnsi="Times New Roman" w:cs="Times New Roman"/>
      <w:sz w:val="24"/>
      <w:szCs w:val="24"/>
      <w:lang w:val="id-ID" w:eastAsia="en-US"/>
    </w:rPr>
  </w:style>
  <w:style w:type="paragraph" w:styleId="Bibliography">
    <w:name w:val="Bibliography"/>
    <w:basedOn w:val="Normal"/>
    <w:next w:val="Normal"/>
    <w:uiPriority w:val="37"/>
    <w:unhideWhenUsed/>
    <w:rsid w:val="00DB45F2"/>
    <w:pPr>
      <w:spacing w:after="0" w:line="480" w:lineRule="auto"/>
      <w:ind w:left="720" w:hanging="720"/>
    </w:pPr>
  </w:style>
  <w:style w:type="paragraph" w:styleId="BodyText">
    <w:name w:val="Body Text"/>
    <w:basedOn w:val="Normal"/>
    <w:link w:val="BodyTextChar"/>
    <w:uiPriority w:val="1"/>
    <w:qFormat/>
    <w:rsid w:val="00F74014"/>
    <w:pPr>
      <w:widowControl w:val="0"/>
      <w:autoSpaceDE w:val="0"/>
      <w:autoSpaceDN w:val="0"/>
      <w:spacing w:after="0" w:line="240" w:lineRule="auto"/>
      <w:jc w:val="both"/>
    </w:pPr>
    <w:rPr>
      <w:rFonts w:ascii="Times New Roman" w:eastAsia="Times New Roman" w:hAnsi="Times New Roman" w:cs="Times New Roman"/>
      <w:sz w:val="24"/>
      <w:szCs w:val="24"/>
      <w:lang w:val="id-ID" w:eastAsia="en-US"/>
    </w:rPr>
  </w:style>
  <w:style w:type="character" w:customStyle="1" w:styleId="BodyTextChar">
    <w:name w:val="Body Text Char"/>
    <w:basedOn w:val="DefaultParagraphFont"/>
    <w:link w:val="BodyText"/>
    <w:uiPriority w:val="1"/>
    <w:rsid w:val="00F74014"/>
    <w:rPr>
      <w:rFonts w:ascii="Times New Roman" w:eastAsia="Times New Roman" w:hAnsi="Times New Roman" w:cs="Times New Roman"/>
      <w:sz w:val="24"/>
      <w:szCs w:val="24"/>
      <w:lang w:val="id-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3" Type="http://schemas.openxmlformats.org/officeDocument/2006/relationships/hyperlink" Target="http://u.lipi.go.id/1487161541" TargetMode="External"/><Relationship Id="rId2" Type="http://schemas.openxmlformats.org/officeDocument/2006/relationships/hyperlink" Target="http://u.lipi.go.id/1487159640" TargetMode="External"/><Relationship Id="rId1" Type="http://schemas.openxmlformats.org/officeDocument/2006/relationships/image" Target="media/image5.jpg"/><Relationship Id="rId6" Type="http://schemas.openxmlformats.org/officeDocument/2006/relationships/hyperlink" Target="http://dx.doi.org/10.24952/gender.vxxixx.xxxxx" TargetMode="External"/><Relationship Id="rId5" Type="http://schemas.openxmlformats.org/officeDocument/2006/relationships/hyperlink" Target="http://dx.doi.org/10.24952/gender.v8i2.10880" TargetMode="External"/><Relationship Id="rId4" Type="http://schemas.openxmlformats.org/officeDocument/2006/relationships/hyperlink" Target="http://jurnal.uinsyahada.ac.id/index.php/JurnalGender/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zb7F9QYY/eHeo1ZFMgoq1QnZZPQ==">CgMxLjAaIwoBMBIeChwIB0IYCg9UaW1lcyBOZXcgUm9tYW4SBUNhcmRvGiMKATESHgocCAdCGAoPVGltZXMgTmV3IFJvbWFuEgVDYXJkbxojCgEyEh4KHAgHQhgKD1RpbWVzIE5ldyBSb21hbhIFQ2FyZG8aIwoBMxIeChwIB0IYCg9UaW1lcyBOZXcgUm9tYW4SBUNhcmRvGiMKATQSHgocCAdCGAoPVGltZXMgTmV3IFJvbWFuEgVDYXJkbxojCgE1Eh4KHAgHQhgKD1RpbWVzIE5ldyBSb21hbhIFQ2FyZG8aIwoBNhIeChwIB0IYCg9UaW1lcyBOZXcgUm9tYW4SBUNhcmRvOAByITEtU0taUzZqZ1JidXhJbzNmX25YLTAyMkhQcVBMWjhHeg==</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12</Pages>
  <Words>9241</Words>
  <Characters>52678</Characters>
  <Application>Microsoft Office Word</Application>
  <DocSecurity>0</DocSecurity>
  <Lines>438</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dhian Ahmadi Putra</dc:creator>
  <cp:lastModifiedBy>ThinkPad P90</cp:lastModifiedBy>
  <cp:revision>5</cp:revision>
  <dcterms:created xsi:type="dcterms:W3CDTF">2022-10-25T04:34:00Z</dcterms:created>
  <dcterms:modified xsi:type="dcterms:W3CDTF">2024-10-29T0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a9db6fb34b08974a071b844f93ac118633ce37c0d8c3be58ff8cc8676977dd6</vt:lpwstr>
  </property>
  <property fmtid="{D5CDD505-2E9C-101B-9397-08002B2CF9AE}" pid="3" name="ZOTERO_PREF_1">
    <vt:lpwstr>&lt;data data-version="3" zotero-version="6.0.36"&gt;&lt;session id="zexCuGUG"/&gt;&lt;style id="http://www.zotero.org/styles/apa" locale="en-US" hasBibliography="1" bibliographyStyleHasBeenSet="1"/&gt;&lt;prefs&gt;&lt;pref name="fieldType" value="Field"/&gt;&lt;/prefs&gt;&lt;/data&gt;</vt:lpwstr>
  </property>
</Properties>
</file>